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8C490" w14:textId="77777777"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14:paraId="05197EB7" w14:textId="77777777"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14:paraId="3E1EE103" w14:textId="77777777"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14:paraId="41AB0236" w14:textId="77777777" w:rsidR="006C2C0F" w:rsidRPr="006C2C0F" w:rsidRDefault="00F45DC5" w:rsidP="00B637BC">
      <w:pPr>
        <w:pStyle w:val="article-info"/>
      </w:pPr>
      <w:r w:rsidRPr="00F45DC5">
        <w:t>Application Notes</w:t>
      </w:r>
    </w:p>
    <w:p w14:paraId="5880AE74" w14:textId="77777777"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14:paraId="3A1FFAC1" w14:textId="77777777" w:rsidTr="00F137B5">
        <w:tc>
          <w:tcPr>
            <w:tcW w:w="8320" w:type="dxa"/>
          </w:tcPr>
          <w:p w14:paraId="5BB17400" w14:textId="77777777"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14:paraId="41BC185D" w14:textId="77777777"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14:paraId="67FF84FE" w14:textId="77777777"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14:paraId="509E02FA" w14:textId="77777777"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14:paraId="58E51094" w14:textId="77777777"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14:paraId="66B9DCD9" w14:textId="77777777"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14:paraId="035A5DEF" w14:textId="77777777"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14:paraId="3CD238EC" w14:textId="77777777"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14:paraId="67DE77D2" w14:textId="77777777"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14:paraId="5CA79512" w14:textId="77777777"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E42836">
              <w:t xml:space="preserve">. </w:t>
            </w:r>
            <w:r w:rsidR="00647A8A">
              <w:t>It</w:t>
            </w:r>
            <w:r w:rsidR="00E42836">
              <w:t xml:space="preserve"> contains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>cell clustering, trajectory</w:t>
            </w:r>
            <w:r w:rsidR="00E42836">
              <w:t>/</w:t>
            </w:r>
            <w:proofErr w:type="spellStart"/>
            <w:r w:rsidR="00E42836">
              <w:t>pseudotime</w:t>
            </w:r>
            <w:proofErr w:type="spellEnd"/>
            <w:r w:rsidR="002577E4" w:rsidRPr="00C801AB">
              <w:t xml:space="preserve"> </w:t>
            </w:r>
            <w:r w:rsidR="00E42836">
              <w:t>analysis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647A8A">
              <w:t xml:space="preserve">, which can be combined and integrated to </w:t>
            </w:r>
            <w:r w:rsidR="002C12F2">
              <w:t xml:space="preserve">building custom workflow. </w:t>
            </w:r>
            <w:r w:rsidR="00647A8A">
              <w:t xml:space="preserve">While most of the functions are implemented in native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, wrapper functions are provided to allow users to call the “third-party” tools developed in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 or other languages.</w:t>
            </w:r>
            <w:r w:rsidR="002C12F2">
              <w:t xml:space="preserve"> </w:t>
            </w:r>
            <w:r w:rsidR="00E42836">
              <w:t xml:space="preserve">Furthermore, </w:t>
            </w:r>
            <w:proofErr w:type="spellStart"/>
            <w:r w:rsidR="00E42836">
              <w:t>scGEAToolbox</w:t>
            </w:r>
            <w:proofErr w:type="spellEnd"/>
            <w:r w:rsidR="00E42836">
              <w:t xml:space="preserve"> is equipped with sophisticated graphical user interfaces (GUIs) generated with </w:t>
            </w:r>
            <w:r w:rsidR="00E42836" w:rsidRPr="00A1636C">
              <w:t>App Designer</w:t>
            </w:r>
            <w:r w:rsidR="00E42836">
              <w:t xml:space="preserve">, making it an easy-to-use application for quick data processing. </w:t>
            </w:r>
          </w:p>
          <w:p w14:paraId="240EAEF4" w14:textId="77777777"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14:paraId="625A9131" w14:textId="77777777"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14:paraId="4780FABD" w14:textId="77777777"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14:paraId="77E38CA3" w14:textId="77777777" w:rsidR="00400C63" w:rsidRDefault="00400C63">
      <w:pPr>
        <w:pStyle w:val="AbstractHead"/>
        <w:spacing w:line="14" w:lineRule="exact"/>
      </w:pPr>
    </w:p>
    <w:p w14:paraId="77C0151D" w14:textId="77777777"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14:paraId="1EF6EF66" w14:textId="77777777" w:rsidR="00D83B8A" w:rsidRPr="00F4766C" w:rsidRDefault="00141A2A" w:rsidP="001A0125">
      <w:pPr>
        <w:pStyle w:val="Heading1"/>
      </w:pPr>
      <w:r>
        <w:t>Introduction</w:t>
      </w:r>
    </w:p>
    <w:p w14:paraId="024AEB42" w14:textId="1778EFF6" w:rsidR="00527659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>The sparsity</w:t>
      </w:r>
      <w:r w:rsidR="00E855B5">
        <w:t xml:space="preserve"> problem</w:t>
      </w:r>
      <w:r w:rsidR="00A52649">
        <w:t xml:space="preserve">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>; scRNA-seq data</w:t>
      </w:r>
      <w:r w:rsidR="00A52649">
        <w:t xml:space="preserve"> sets are </w:t>
      </w:r>
      <w:r w:rsidR="00E855B5">
        <w:t xml:space="preserve">often </w:t>
      </w:r>
      <w:r w:rsidR="00527659">
        <w:t xml:space="preserve">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</w:t>
      </w:r>
      <w:r w:rsidR="00E855B5">
        <w:t>or</w:t>
      </w:r>
      <w:r w:rsidR="00F14B10">
        <w:t xml:space="preserve"> trajectory analysis,</w:t>
      </w:r>
      <w:r w:rsidR="005504AD">
        <w:t xml:space="preserve"> </w:t>
      </w:r>
      <w:r w:rsidR="00E855B5">
        <w:t xml:space="preserve">gene </w:t>
      </w:r>
      <w:r w:rsidR="00F14B10">
        <w:t>regulatory network construction</w:t>
      </w:r>
      <w:r w:rsidR="005504AD">
        <w:t>, and so on</w:t>
      </w:r>
      <w:r w:rsidR="00F14B10">
        <w:t>.</w:t>
      </w:r>
      <w:r w:rsidR="00807E0F">
        <w:t xml:space="preserve"> </w:t>
      </w:r>
      <w:r w:rsidR="00F14B10">
        <w:t xml:space="preserve">For </w:t>
      </w:r>
      <w:r w:rsidR="00807E0F">
        <w:t xml:space="preserve">each of </w:t>
      </w:r>
      <w:r w:rsidR="00F14B10">
        <w:t>these analyses,</w:t>
      </w:r>
      <w:r w:rsidR="00807E0F">
        <w:t xml:space="preserve"> there have many</w:t>
      </w:r>
      <w:r w:rsidR="00F14B10">
        <w:t xml:space="preserve"> software tools</w:t>
      </w:r>
      <w:r w:rsidR="00807E0F">
        <w:t xml:space="preserve"> for</w:t>
      </w:r>
      <w:r w:rsidR="00F14B10">
        <w:t xml:space="preserve"> fulfi</w:t>
      </w:r>
      <w:r w:rsidR="008058F0">
        <w:t>l</w:t>
      </w:r>
      <w:r w:rsidR="00F14B10">
        <w:t>l</w:t>
      </w:r>
      <w:r w:rsidR="00807E0F">
        <w:t>ing</w:t>
      </w:r>
      <w:r w:rsidR="00F14B10">
        <w:t xml:space="preserve">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</w:t>
      </w:r>
      <w:r w:rsidR="00D54073">
        <w:t xml:space="preserve">such as </w:t>
      </w:r>
      <w:r w:rsidR="00607782">
        <w:t>R and python</w:t>
      </w:r>
      <w:r w:rsidR="004E7C28">
        <w:t>; few tools</w:t>
      </w:r>
      <w:r w:rsidR="00EF0BE9">
        <w:t xml:space="preserve">, </w:t>
      </w:r>
      <w:r w:rsidR="00807E0F">
        <w:t xml:space="preserve">e.g., SIMLR </w:t>
      </w:r>
      <w:r w:rsidR="00807E0F">
        <w:fldChar w:fldCharType="begin"/>
      </w:r>
      <w:r w:rsidR="00807E0F">
        <w:instrText xml:space="preserve"> ADDIN EN.CITE &lt;EndNote&gt;&lt;Cite&gt;&lt;Author&gt;Wang&lt;/Author&gt;&lt;Year&gt;2018&lt;/Year&gt;&lt;RecNum&gt;6949&lt;/RecNum&gt;&lt;DisplayText&gt;(Wang, et al., 2018)&lt;/DisplayText&gt;&lt;record&gt;&lt;rec-number&gt;6949&lt;/rec-number&gt;&lt;foreign-keys&gt;&lt;key app="EN" db-id="d9pv9etr4pzxfmexf2jpt0xnd5ed50tvvd59" timestamp="1569093107"&gt;6949&lt;/key&gt;&lt;/foreign-keys&gt;&lt;ref-type name="Journal Article"&gt;17&lt;/ref-type&gt;&lt;contributors&gt;&lt;authors&gt;&lt;author&gt;Wang, B.&lt;/author&gt;&lt;author&gt;Ramazzotti, D.&lt;/author&gt;&lt;author&gt;De Sano, L.&lt;/author&gt;&lt;author&gt;Zhu, J.&lt;/author&gt;&lt;author&gt;Pierson, E.&lt;/author&gt;&lt;author&gt;Batzoglou, S.&lt;/author&gt;&lt;/authors&gt;&lt;/contributors&gt;&lt;auth-address&gt;Department of Computer Science, Stanford University, Stanford, CA, USA.&amp;#xD;Department of Pathology, Stanford University, Stanford, CA, USA.&amp;#xD;Department of Informatics, University of Milano-Bicocca, Milan, Italy.&amp;#xD;Department of Electrical Engineering, Stanford University, Stanford, CA, USA.&lt;/auth-address&gt;&lt;titles&gt;&lt;title&gt;SIMLR: A Tool for Large-Scale Genomic Analyses by Multi-Kernel Learning&lt;/title&gt;&lt;secondary-title&gt;Proteomics&lt;/secondary-title&gt;&lt;/titles&gt;&lt;periodical&gt;&lt;full-title&gt;Proteomics&lt;/full-title&gt;&lt;/periodical&gt;&lt;volume&gt;18&lt;/volume&gt;&lt;number&gt;2&lt;/number&gt;&lt;edition&gt;2017/12/22&lt;/edition&gt;&lt;keywords&gt;&lt;keyword&gt;Algorithms&lt;/keyword&gt;&lt;keyword&gt;Genomics/*methods&lt;/keyword&gt;&lt;keyword&gt;Humans&lt;/keyword&gt;&lt;keyword&gt;*Machine Learning&lt;/keyword&gt;&lt;keyword&gt;Sequence Analysis, RNA/*methods&lt;/keyword&gt;&lt;keyword&gt;Single-Cell Analysis/*methods&lt;/keyword&gt;&lt;keyword&gt;*Software&lt;/keyword&gt;&lt;/keywords&gt;&lt;dates&gt;&lt;year&gt;2018&lt;/year&gt;&lt;pub-dates&gt;&lt;date&gt;Jan&lt;/date&gt;&lt;/pub-dates&gt;&lt;/dates&gt;&lt;isbn&gt;1615-9861 (Electronic)&amp;#xD;1615-9853 (Linking)&lt;/isbn&gt;&lt;accession-num&gt;29265724&lt;/accession-num&gt;&lt;urls&gt;&lt;related-urls&gt;&lt;url&gt;https://www.ncbi.nlm.nih.gov/pubmed/29265724&lt;/url&gt;&lt;/related-urls&gt;&lt;/urls&gt;&lt;electronic-resource-num&gt;10.1002/pmic.201700232&lt;/electronic-resource-num&gt;&lt;/record&gt;&lt;/Cite&gt;&lt;/EndNote&gt;</w:instrText>
      </w:r>
      <w:r w:rsidR="00807E0F">
        <w:fldChar w:fldCharType="separate"/>
      </w:r>
      <w:r w:rsidR="00807E0F">
        <w:rPr>
          <w:noProof/>
        </w:rPr>
        <w:t>(Wang, et al., 2018)</w:t>
      </w:r>
      <w:r w:rsidR="00807E0F">
        <w:fldChar w:fldCharType="end"/>
      </w:r>
      <w:r w:rsidR="00807E0F">
        <w:t xml:space="preserve"> and </w:t>
      </w:r>
      <w:proofErr w:type="spellStart"/>
      <w:r w:rsidR="00807E0F">
        <w:t>SoptSC</w:t>
      </w:r>
      <w:proofErr w:type="spellEnd"/>
      <w:r w:rsidR="00807E0F">
        <w:t xml:space="preserve"> </w:t>
      </w:r>
      <w:r w:rsidR="00807E0F">
        <w:fldChar w:fldCharType="begin"/>
      </w:r>
      <w:r w:rsidR="00807E0F">
        <w:instrText xml:space="preserve"> ADDIN EN.CITE &lt;EndNote&gt;&lt;Cite&gt;&lt;Author&gt;Wang&lt;/Author&gt;&lt;Year&gt;2019&lt;/Year&gt;&lt;RecNum&gt;6950&lt;/RecNum&gt;&lt;DisplayText&gt;(Wang, et al., 2019)&lt;/DisplayText&gt;&lt;record&gt;&lt;rec-number&gt;6950&lt;/rec-number&gt;&lt;foreign-keys&gt;&lt;key app="EN" db-id="d9pv9etr4pzxfmexf2jpt0xnd5ed50tvvd59" timestamp="1569250241"&gt;6950&lt;/key&gt;&lt;/foreign-keys&gt;&lt;ref-type name="Journal Article"&gt;17&lt;/ref-type&gt;&lt;contributors&gt;&lt;authors&gt;&lt;author&gt;Wang, S.&lt;/author&gt;&lt;author&gt;Karikomi, M.&lt;/author&gt;&lt;author&gt;MacLean, A. L.&lt;/author&gt;&lt;author&gt;Nie, Q.&lt;/author&gt;&lt;/authors&gt;&lt;/contributors&gt;&lt;auth-address&gt;Department of Mathematics, University of California, Irvine, CA 92697, USA.&amp;#xD;Department of Biological Sciences, University of Southern California, Irvine, CA 90089, USA.&amp;#xD;Department of Developmental and Cell Biology, University of California, Irvine, CA 92697, USA.&lt;/auth-address&gt;&lt;titles&gt;&lt;title&gt;Cell lineage and communication network inference via optimization for single-cell transcriptomics&lt;/title&gt;&lt;secondary-title&gt;Nucleic Acids Res&lt;/secondary-title&gt;&lt;/titles&gt;&lt;periodical&gt;&lt;full-title&gt;Nucleic Acids Res&lt;/full-title&gt;&lt;/periodical&gt;&lt;pages&gt;e66&lt;/pages&gt;&lt;volume&gt;47&lt;/volume&gt;&lt;number&gt;11&lt;/number&gt;&lt;edition&gt;2019/03/30&lt;/edition&gt;&lt;dates&gt;&lt;year&gt;2019&lt;/year&gt;&lt;pub-dates&gt;&lt;date&gt;Jun 20&lt;/date&gt;&lt;/pub-dates&gt;&lt;/dates&gt;&lt;isbn&gt;1362-4962 (Electronic)&amp;#xD;0305-1048 (Linking)&lt;/isbn&gt;&lt;accession-num&gt;30923815&lt;/accession-num&gt;&lt;urls&gt;&lt;related-urls&gt;&lt;url&gt;https://www.ncbi.nlm.nih.gov/pubmed/30923815&lt;/url&gt;&lt;/related-urls&gt;&lt;/urls&gt;&lt;custom2&gt;PMC6582411&lt;/custom2&gt;&lt;electronic-resource-num&gt;10.1093/nar/gkz204&lt;/electronic-resource-num&gt;&lt;/record&gt;&lt;/Cite&gt;&lt;/EndNote&gt;</w:instrText>
      </w:r>
      <w:r w:rsidR="00807E0F">
        <w:fldChar w:fldCharType="separate"/>
      </w:r>
      <w:r w:rsidR="00807E0F">
        <w:rPr>
          <w:noProof/>
        </w:rPr>
        <w:t>(Wang, et al., 2019)</w:t>
      </w:r>
      <w:r w:rsidR="00807E0F">
        <w:fldChar w:fldCharType="end"/>
      </w:r>
      <w:r w:rsidR="00EF0BE9">
        <w:t>,</w:t>
      </w:r>
      <w:r w:rsidR="00807E0F">
        <w:t xml:space="preserve"> </w:t>
      </w:r>
      <w:r w:rsidR="004E7C28">
        <w:t xml:space="preserve">are developed in </w:t>
      </w:r>
      <w:proofErr w:type="spellStart"/>
      <w:r w:rsidR="004E7C28">
        <w:t>Matlab</w:t>
      </w:r>
      <w:proofErr w:type="spellEnd"/>
      <w:r w:rsidR="0034325C">
        <w:t xml:space="preserve">, which is </w:t>
      </w:r>
      <w:r w:rsidR="004E7C28" w:rsidRPr="00607782">
        <w:t>a scientific programming language provid</w:t>
      </w:r>
      <w:r w:rsidR="0034325C">
        <w:t>ing</w:t>
      </w:r>
      <w:r w:rsidR="004E7C28" w:rsidRPr="00607782">
        <w:t xml:space="preserve"> strong mathematical and numerical support for the implementation of advanced algorithms</w:t>
      </w:r>
      <w:r w:rsidR="004E7C28">
        <w:t>. The</w:t>
      </w:r>
      <w:r w:rsidR="00607782" w:rsidRPr="00607782">
        <w:t xml:space="preserve"> basic data element</w:t>
      </w:r>
      <w:r w:rsidR="004E7C28">
        <w:t xml:space="preserve"> of </w:t>
      </w:r>
      <w:proofErr w:type="spellStart"/>
      <w:r w:rsidR="004E7C28">
        <w:t>Matlab</w:t>
      </w:r>
      <w:proofErr w:type="spellEnd"/>
      <w:r w:rsidR="00607782" w:rsidRPr="00607782">
        <w:t xml:space="preserve"> is the matrix</w:t>
      </w:r>
      <w:r w:rsidR="00607782">
        <w:t xml:space="preserve">; </w:t>
      </w:r>
      <w:r w:rsidR="00607782" w:rsidRPr="00607782">
        <w:t xml:space="preserve">mathematical operations that work on arrays </w:t>
      </w:r>
      <w:r w:rsidR="00607782" w:rsidRPr="00607782">
        <w:t xml:space="preserve">or matrices are built-in to the </w:t>
      </w:r>
      <w:proofErr w:type="spellStart"/>
      <w:r w:rsidR="00607782" w:rsidRPr="00607782">
        <w:t>Matlab</w:t>
      </w:r>
      <w:proofErr w:type="spellEnd"/>
      <w:r w:rsidR="00607782" w:rsidRPr="00607782">
        <w:t xml:space="preserve"> environment</w:t>
      </w:r>
      <w:r w:rsidR="00C46F86">
        <w:t>.</w:t>
      </w:r>
      <w:r w:rsidR="00607782">
        <w:t xml:space="preserve"> </w:t>
      </w:r>
      <w:proofErr w:type="spellStart"/>
      <w:r w:rsidR="00607782" w:rsidRPr="00607782">
        <w:t>Matlab</w:t>
      </w:r>
      <w:proofErr w:type="spellEnd"/>
      <w:r w:rsidR="00607782" w:rsidRPr="00607782">
        <w:t xml:space="preserve"> </w:t>
      </w:r>
      <w:r w:rsidR="00D54073">
        <w:t>comes with</w:t>
      </w:r>
      <w:r w:rsidR="00607782" w:rsidRPr="00607782">
        <w:t xml:space="preserve"> many </w:t>
      </w:r>
      <w:r w:rsidR="00834F54">
        <w:t>toolboxes</w:t>
      </w:r>
      <w:r w:rsidR="008058F0">
        <w:t>,</w:t>
      </w:r>
      <w:r w:rsidR="00607782"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 xml:space="preserve">.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 w:rsidR="00607782"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8620FB">
        <w:t xml:space="preserve">for such </w:t>
      </w:r>
      <w:r w:rsidR="00607782">
        <w:t>data analys</w:t>
      </w:r>
      <w:r w:rsidR="008620FB">
        <w:t>es</w:t>
      </w:r>
      <w:r w:rsidR="00607782">
        <w:t xml:space="preserve"> </w:t>
      </w:r>
      <w:r w:rsidR="00A52649">
        <w:t>is</w:t>
      </w:r>
      <w:r w:rsidR="00834F54">
        <w:t xml:space="preserve"> highly desired</w:t>
      </w:r>
      <w:r w:rsidR="00C46F86">
        <w:t>.</w:t>
      </w:r>
    </w:p>
    <w:p w14:paraId="0F2FF63B" w14:textId="77777777" w:rsidR="00834F54" w:rsidRDefault="00834F54" w:rsidP="00834F54">
      <w:pPr>
        <w:pStyle w:val="Heading1"/>
      </w:pPr>
      <w:r w:rsidRPr="001A0125">
        <w:t>Methods</w:t>
      </w:r>
    </w:p>
    <w:p w14:paraId="3E05F234" w14:textId="0F096E0C" w:rsidR="007B2C8A" w:rsidRDefault="00EE6BCE" w:rsidP="007B2C8A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</w:t>
      </w:r>
      <w:r w:rsidR="00396A71">
        <w:t>were</w:t>
      </w:r>
      <w:r w:rsidR="00834F54" w:rsidRPr="006E2E26">
        <w:rPr>
          <w:noProof/>
        </w:rPr>
        <w:t xml:space="preserve"> written</w:t>
      </w:r>
      <w:r w:rsidR="00834F54">
        <w:t xml:space="preserve"> in </w:t>
      </w:r>
      <w:r w:rsidR="00A00D60" w:rsidRPr="00A00D60">
        <w:t xml:space="preserve">native </w:t>
      </w:r>
      <w:proofErr w:type="spellStart"/>
      <w:r w:rsidR="00A00D60" w:rsidRPr="00A00D60">
        <w:t>Matlab</w:t>
      </w:r>
      <w:proofErr w:type="spellEnd"/>
      <w:r w:rsidR="00A00D60" w:rsidRPr="00A00D60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396A71">
        <w:t>were</w:t>
      </w:r>
      <w:r w:rsidR="00834F54" w:rsidRPr="006E2E26">
        <w:rPr>
          <w:noProof/>
        </w:rPr>
        <w:t xml:space="preserve"> created</w:t>
      </w:r>
      <w:r w:rsidR="00834F54">
        <w:t xml:space="preserve"> </w:t>
      </w:r>
      <w:r w:rsidR="00396A71">
        <w:t>using the</w:t>
      </w:r>
      <w:r w:rsidR="00834F54">
        <w:t xml:space="preserve"> App Designer. </w:t>
      </w:r>
      <w:r w:rsidR="00396A71">
        <w:t xml:space="preserve">The majority of </w:t>
      </w:r>
      <w:r w:rsidR="009F4495">
        <w:t xml:space="preserve">functions </w:t>
      </w:r>
      <w:r w:rsidR="00396A71">
        <w:t xml:space="preserve">accept </w:t>
      </w:r>
      <w:r w:rsidR="009F4495">
        <w:t>two</w:t>
      </w:r>
      <w:r w:rsidR="00396A71">
        <w:t xml:space="preserve"> input</w:t>
      </w:r>
      <w:r w:rsidR="009F4495">
        <w:t xml:space="preserve"> </w:t>
      </w:r>
      <w:r w:rsidR="00396A71">
        <w:t>arguments</w:t>
      </w:r>
      <w:r w:rsidR="009F4495">
        <w:t xml:space="preserve">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 xml:space="preserve">, </w:t>
      </w:r>
      <w:r w:rsidR="00396A71">
        <w:t>where</w:t>
      </w:r>
      <w:r w:rsidR="009F4495">
        <w:t xml:space="preserve">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396A71">
        <w:t xml:space="preserve">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396A71">
        <w:t xml:space="preserve"> </w:t>
      </w:r>
      <w:r w:rsidR="00396A71" w:rsidRPr="009F4495">
        <w:t>matrix</w:t>
      </w:r>
      <w:r w:rsidR="009F4495" w:rsidRPr="009F4495">
        <w:t xml:space="preserve"> </w:t>
      </w:r>
      <w:r w:rsidR="00396A71">
        <w:t xml:space="preserve">holding expression values (e.g., UMIs) of </w:t>
      </w:r>
      <w:r w:rsidR="009F4495" w:rsidRPr="009F4495">
        <w:rPr>
          <w:i/>
        </w:rPr>
        <w:t>n</w:t>
      </w:r>
      <w:r w:rsidR="009F4495" w:rsidRPr="009F4495">
        <w:t xml:space="preserve"> </w:t>
      </w:r>
      <w:r w:rsidR="00396A71">
        <w:t xml:space="preserve">genes in </w:t>
      </w:r>
      <w:r w:rsidR="009F4495" w:rsidRPr="009F4495">
        <w:rPr>
          <w:i/>
        </w:rPr>
        <w:t>m</w:t>
      </w:r>
      <w:r w:rsidR="009F4495" w:rsidRPr="009F4495">
        <w:t xml:space="preserve"> </w:t>
      </w:r>
      <w:r w:rsidR="00396A71">
        <w:t>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</w:t>
      </w:r>
      <w:r w:rsidR="001F0C40">
        <w:t xml:space="preserve"> </w:t>
      </w:r>
      <w:r w:rsidR="007D3E21">
        <w:t>genes.</w:t>
      </w:r>
      <w:r w:rsidR="00D54073">
        <w:t xml:space="preserve"> </w:t>
      </w:r>
      <w:r w:rsidR="006F753E">
        <w:t>The m</w:t>
      </w:r>
      <w:r w:rsidR="00B12C6D">
        <w:t xml:space="preserve">ain 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</w:t>
      </w:r>
      <w:r w:rsidR="00674B92">
        <w:t xml:space="preserve">dimensionality reduction, </w:t>
      </w:r>
      <w:r w:rsidR="00B12C6D">
        <w:t xml:space="preserve">data visualization, </w:t>
      </w:r>
      <w:r w:rsidR="001F0C40">
        <w:t xml:space="preserve">cell clustering, </w:t>
      </w:r>
      <w:r w:rsidR="00B12C6D">
        <w:t>trajectory analysis, and network construction.</w:t>
      </w:r>
      <w:r w:rsidR="003662B3">
        <w:t xml:space="preserve"> </w:t>
      </w:r>
      <w:r w:rsidR="00B12C6D">
        <w:t>For each categor</w:t>
      </w:r>
      <w:r w:rsidR="00396A71">
        <w:t>y</w:t>
      </w:r>
      <w:r w:rsidR="00B12C6D">
        <w:t xml:space="preserve">, </w:t>
      </w:r>
      <w:r w:rsidR="003662B3">
        <w:t xml:space="preserve">multiple </w:t>
      </w:r>
      <w:r w:rsidR="00B12C6D">
        <w:t>algorithms were implemented.</w:t>
      </w:r>
      <w:r w:rsidR="003662B3">
        <w:t xml:space="preserve"> For example, f</w:t>
      </w:r>
      <w:r w:rsidR="00041CB4">
        <w:t>or data normalization</w:t>
      </w:r>
      <w:r w:rsidR="00396A71">
        <w:t>, two functions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t>norm_libsize</w:t>
      </w:r>
      <w:proofErr w:type="spellEnd"/>
      <w:r w:rsidR="001164D9">
        <w:rPr>
          <w:rFonts w:ascii="Courier New" w:hAnsi="Courier New" w:cs="Courier New"/>
        </w:rPr>
        <w:t xml:space="preserve"> </w:t>
      </w:r>
      <w:r w:rsidR="00B12C6D">
        <w:t xml:space="preserve">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396A71">
        <w:t xml:space="preserve">, </w:t>
      </w:r>
      <w:r w:rsidR="007B2C8A">
        <w:t>were developed for the task of</w:t>
      </w:r>
      <w:r w:rsidR="00041CB4">
        <w:t xml:space="preserve"> normaliz</w:t>
      </w:r>
      <w:r w:rsidR="007B2C8A">
        <w:t xml:space="preserve">ing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 xml:space="preserve">using </w:t>
      </w:r>
      <w:r w:rsidR="007B2C8A">
        <w:t>the two different m</w:t>
      </w:r>
      <w:r w:rsidR="0045715C">
        <w:t>ethod</w:t>
      </w:r>
      <w:r w:rsidR="007B2C8A">
        <w:t>s, respectively</w:t>
      </w:r>
      <w:r w:rsidR="000013D7">
        <w:t xml:space="preserve">. Furthermore, </w:t>
      </w:r>
      <w:r w:rsidR="000013D7">
        <w:lastRenderedPageBreak/>
        <w:t xml:space="preserve">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</w:t>
      </w:r>
      <w:r w:rsidR="0045715C">
        <w:t xml:space="preserve"> to allow users to access t</w:t>
      </w:r>
      <w:r w:rsidR="000013D7">
        <w:t>he two functions using</w:t>
      </w:r>
      <w:r w:rsidR="007B2C8A">
        <w:t xml:space="preserve">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,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E558DB">
        <w:rPr>
          <w:rFonts w:ascii="Courier New" w:hAnsi="Courier New" w:cs="Courier New"/>
        </w:rPr>
        <w:t xml:space="preserve"> </w:t>
      </w:r>
      <w:r w:rsidR="00766ED8">
        <w:t>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'type'</w:t>
      </w:r>
      <w:r w:rsidR="006F5C3C">
        <w:rPr>
          <w:rFonts w:ascii="Courier New" w:hAnsi="Courier New" w:cs="Courier New"/>
        </w:rPr>
        <w:t>,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6F5C3C">
        <w:t xml:space="preserve">. It contains </w:t>
      </w:r>
      <w:r w:rsidR="00570638">
        <w:t>the</w:t>
      </w:r>
      <w:r w:rsidR="00834F54">
        <w:t xml:space="preserve"> main panel </w:t>
      </w:r>
      <w:r w:rsidR="006F5C3C">
        <w:t>with</w:t>
      </w:r>
      <w:r w:rsidR="00834F54">
        <w:t xml:space="preserve"> </w:t>
      </w:r>
      <w:r w:rsidR="001164D9">
        <w:t>multiple</w:t>
      </w:r>
      <w:r w:rsidR="00834F54">
        <w:t xml:space="preserve">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</w:t>
      </w:r>
      <w:r w:rsidR="00834F54" w:rsidRPr="00466EE0">
        <w:rPr>
          <w:i/>
        </w:rPr>
        <w:t>Visualization</w:t>
      </w:r>
      <w:r w:rsidR="003662B3">
        <w:t xml:space="preserve">, </w:t>
      </w:r>
      <w:r w:rsidR="003662B3" w:rsidRPr="00132522">
        <w:rPr>
          <w:i/>
        </w:rPr>
        <w:t>Clustering</w:t>
      </w:r>
      <w:r w:rsidR="003662B3">
        <w:t xml:space="preserve">, </w:t>
      </w:r>
      <w:proofErr w:type="spellStart"/>
      <w:r w:rsidR="003662B3" w:rsidRPr="00132522">
        <w:rPr>
          <w:i/>
        </w:rPr>
        <w:t>P</w:t>
      </w:r>
      <w:r w:rsidR="00132522" w:rsidRPr="00132522">
        <w:rPr>
          <w:i/>
        </w:rPr>
        <w:t>seudotime</w:t>
      </w:r>
      <w:proofErr w:type="spellEnd"/>
      <w:r w:rsidR="00132522">
        <w:t xml:space="preserve">, and </w:t>
      </w:r>
      <w:r w:rsidR="00132522" w:rsidRPr="00132522">
        <w:rPr>
          <w:i/>
        </w:rPr>
        <w:t>Network</w:t>
      </w:r>
      <w:r w:rsidR="001164D9">
        <w:t>.</w:t>
      </w:r>
      <w:r w:rsidR="00132522">
        <w:t xml:space="preserve"> </w:t>
      </w:r>
      <w:r w:rsidR="003733A0">
        <w:t>On each tab panel, there a</w:t>
      </w:r>
      <w:r w:rsidR="00466637">
        <w:t xml:space="preserve">re </w:t>
      </w:r>
      <w:r w:rsidR="003733A0">
        <w:t>buttons for execut</w:t>
      </w:r>
      <w:r w:rsidR="00466637">
        <w:t>ing</w:t>
      </w:r>
      <w:r w:rsidR="003733A0">
        <w:t xml:space="preserve"> corresponding function</w:t>
      </w:r>
      <w:r w:rsidR="00466637">
        <w:t xml:space="preserve">s. </w:t>
      </w:r>
      <w:r w:rsidR="00466EE0">
        <w:t>For example, f</w:t>
      </w:r>
      <w:r w:rsidR="00A50E4D">
        <w:t>unction</w:t>
      </w:r>
      <w:r w:rsidR="00466637">
        <w:t xml:space="preserve"> f</w:t>
      </w:r>
      <w:r w:rsidR="00A50E4D">
        <w:t xml:space="preserve">or selecting cells </w:t>
      </w:r>
      <w:r w:rsidR="00466EE0">
        <w:t xml:space="preserve">by library size </w:t>
      </w:r>
      <w:r w:rsidR="00A50E4D">
        <w:t>and</w:t>
      </w:r>
      <w:r w:rsidR="00466637">
        <w:t xml:space="preserve"> selecting</w:t>
      </w:r>
      <w:r w:rsidR="00A50E4D">
        <w:t xml:space="preserve">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>t-SNE and PHATE</w:t>
      </w:r>
      <w:r w:rsidR="00CA0563">
        <w:t xml:space="preserve"> </w:t>
      </w:r>
      <w:r w:rsidR="00CA0563">
        <w:fldChar w:fldCharType="begin"/>
      </w:r>
      <w:r w:rsidR="00CA0563">
        <w:instrText xml:space="preserve"> ADDIN EN.CITE &lt;EndNote&gt;&lt;Cite&gt;&lt;Author&gt;Moon&lt;/Author&gt;&lt;Year&gt;2019&lt;/Year&gt;&lt;RecNum&gt;6930&lt;/RecNum&gt;&lt;DisplayText&gt;(Moon, et al., 2019)&lt;/DisplayText&gt;&lt;record&gt;&lt;rec-number&gt;6930&lt;/rec-number&gt;&lt;foreign-keys&gt;&lt;key app="EN" db-id="d9pv9etr4pzxfmexf2jpt0xnd5ed50tvvd59" timestamp="1567874070"&gt;6930&lt;/key&gt;&lt;/foreign-keys&gt;&lt;ref-type name="Journal Article"&gt;17&lt;/ref-type&gt;&lt;contributors&gt;&lt;authors&gt;&lt;author&gt;Moon, Kevin R.&lt;/author&gt;&lt;author&gt;van Dijk, David&lt;/author&gt;&lt;author&gt;Wang, Zheng&lt;/author&gt;&lt;author&gt;Gigante, Scott&lt;/author&gt;&lt;author&gt;Burkhardt, Daniel B.&lt;/author&gt;&lt;author&gt;Chen, William S.&lt;/author&gt;&lt;author&gt;Yim, Kristina&lt;/author&gt;&lt;author&gt;van den Elzen, Antonia&lt;/author&gt;&lt;author&gt;Hirn, Matthew J.&lt;/author&gt;&lt;author&gt;Coifman, Ronald R.&lt;/author&gt;&lt;author&gt;Ivanova, Natalia B.&lt;/author&gt;&lt;author&gt;Wolf, Guy&lt;/author&gt;&lt;author&gt;Krishnaswamy, Smita&lt;/author&gt;&lt;/authors&gt;&lt;/contributors&gt;&lt;titles&gt;&lt;title&gt;Visualizing Structure and Transitions for Biological Data Exploration&lt;/title&gt;&lt;/titles&gt;&lt;pages&gt;120378&lt;/pages&gt;&lt;dates&gt;&lt;year&gt;2019&lt;/year&gt;&lt;/dates&gt;&lt;urls&gt;&lt;related-urls&gt;&lt;url&gt;https://www.biorxiv.org/content/biorxiv/early/2019/04/04/120378.full.pdf&lt;/url&gt;&lt;/related-urls&gt;&lt;/urls&gt;&lt;electronic-resource-num&gt;10.1101/120378 %J bioRxiv&lt;/electronic-resource-num&gt;&lt;/record&gt;&lt;/Cite&gt;&lt;/EndNote&gt;</w:instrText>
      </w:r>
      <w:r w:rsidR="00CA0563">
        <w:fldChar w:fldCharType="separate"/>
      </w:r>
      <w:r w:rsidR="00CA0563">
        <w:rPr>
          <w:noProof/>
        </w:rPr>
        <w:t>(Moon, et al., 2019)</w:t>
      </w:r>
      <w:r w:rsidR="00CA0563">
        <w:fldChar w:fldCharType="end"/>
      </w:r>
      <w:r w:rsidR="007828A1">
        <w:t xml:space="preserve">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  <w:r w:rsidR="002265E7">
        <w:t xml:space="preserve"> </w:t>
      </w:r>
      <w:r w:rsidR="007B2C8A">
        <w:t xml:space="preserve">To expand its functionality, </w:t>
      </w:r>
      <w:proofErr w:type="spellStart"/>
      <w:r w:rsidR="007B2C8A">
        <w:t>scGEAToolbox</w:t>
      </w:r>
      <w:proofErr w:type="spellEnd"/>
      <w:r w:rsidR="007B2C8A">
        <w:t xml:space="preserve"> incorporates </w:t>
      </w:r>
      <w:r w:rsidR="002265E7">
        <w:t>functions from several</w:t>
      </w:r>
      <w:r w:rsidR="007B2C8A">
        <w:t xml:space="preserve"> </w:t>
      </w:r>
      <w:proofErr w:type="spellStart"/>
      <w:r w:rsidR="007B2C8A">
        <w:t>Matlab</w:t>
      </w:r>
      <w:proofErr w:type="spellEnd"/>
      <w:r w:rsidR="002265E7">
        <w:t>-based tools</w:t>
      </w:r>
      <w:r w:rsidR="007B2C8A">
        <w:t xml:space="preserve"> such as </w:t>
      </w:r>
      <w:proofErr w:type="spellStart"/>
      <w:r w:rsidR="007B2C8A">
        <w:t>ComBat</w:t>
      </w:r>
      <w:proofErr w:type="spellEnd"/>
      <w:r w:rsidR="007B2C8A">
        <w:t xml:space="preserve">, MAGIC, </w:t>
      </w:r>
      <w:proofErr w:type="spellStart"/>
      <w:r w:rsidR="007B2C8A">
        <w:t>M</w:t>
      </w:r>
      <w:r w:rsidR="007B2C8A" w:rsidRPr="00106D70">
        <w:t>c</w:t>
      </w:r>
      <w:r w:rsidR="007B2C8A">
        <w:t>I</w:t>
      </w:r>
      <w:r w:rsidR="007B2C8A" w:rsidRPr="00106D70">
        <w:t>mpute</w:t>
      </w:r>
      <w:proofErr w:type="spellEnd"/>
      <w:r w:rsidR="007B2C8A">
        <w:t xml:space="preserve">, SIMLR, </w:t>
      </w:r>
      <w:proofErr w:type="spellStart"/>
      <w:r w:rsidR="007B2C8A">
        <w:t>SinNLRR</w:t>
      </w:r>
      <w:proofErr w:type="spellEnd"/>
      <w:r w:rsidR="007B2C8A">
        <w:t xml:space="preserve">, </w:t>
      </w:r>
      <w:proofErr w:type="spellStart"/>
      <w:r w:rsidR="007B2C8A">
        <w:t>SoptSC</w:t>
      </w:r>
      <w:proofErr w:type="spellEnd"/>
      <w:r w:rsidR="007B2C8A">
        <w:t xml:space="preserve">, PHATE, </w:t>
      </w:r>
      <w:proofErr w:type="spellStart"/>
      <w:r w:rsidR="007B2C8A">
        <w:t>scDiffMap</w:t>
      </w:r>
      <w:proofErr w:type="spellEnd"/>
      <w:r w:rsidR="007B2C8A">
        <w:t xml:space="preserve"> and GENIE3. </w:t>
      </w:r>
      <w:r w:rsidR="002265E7">
        <w:t xml:space="preserve">In </w:t>
      </w:r>
      <w:proofErr w:type="spellStart"/>
      <w:r w:rsidR="002265E7">
        <w:t>scGEAToolbox</w:t>
      </w:r>
      <w:proofErr w:type="spellEnd"/>
      <w:r w:rsidR="002265E7">
        <w:t>, t</w:t>
      </w:r>
      <w:r w:rsidR="007B2C8A">
        <w:t xml:space="preserve">hese </w:t>
      </w:r>
      <w:r w:rsidR="002265E7">
        <w:t xml:space="preserve">external </w:t>
      </w:r>
      <w:r w:rsidR="007B2C8A">
        <w:t xml:space="preserve">tools can be accessed through corresponding wrapper functions such as </w:t>
      </w:r>
      <w:proofErr w:type="spellStart"/>
      <w:r w:rsidR="007B2C8A" w:rsidRPr="00B13068">
        <w:rPr>
          <w:rFonts w:ascii="Courier New" w:hAnsi="Courier New" w:cs="Courier New"/>
        </w:rPr>
        <w:t>run_magic</w:t>
      </w:r>
      <w:proofErr w:type="spellEnd"/>
      <w:r w:rsidR="007B2C8A">
        <w:t xml:space="preserve">, </w:t>
      </w:r>
      <w:proofErr w:type="spellStart"/>
      <w:r w:rsidR="007B2C8A" w:rsidRPr="00B13068">
        <w:rPr>
          <w:rFonts w:ascii="Courier New" w:hAnsi="Courier New" w:cs="Courier New"/>
        </w:rPr>
        <w:t>run_simlr</w:t>
      </w:r>
      <w:proofErr w:type="spellEnd"/>
      <w:r w:rsidR="007B2C8A">
        <w:t xml:space="preserve"> and </w:t>
      </w:r>
      <w:r w:rsidR="007B2C8A" w:rsidRPr="00B13068">
        <w:rPr>
          <w:rFonts w:ascii="Courier New" w:hAnsi="Courier New" w:cs="Courier New"/>
        </w:rPr>
        <w:t>run_genie3</w:t>
      </w:r>
      <w:r w:rsidR="007B2C8A">
        <w:t>.</w:t>
      </w:r>
      <w:r w:rsidR="00360D1C">
        <w:t xml:space="preserve"> </w:t>
      </w:r>
      <w:r w:rsidR="007B2C8A">
        <w:t xml:space="preserve">Furthermore, </w:t>
      </w:r>
      <w:proofErr w:type="spellStart"/>
      <w:r w:rsidR="007B2C8A">
        <w:t>scGEAToolbox</w:t>
      </w:r>
      <w:proofErr w:type="spellEnd"/>
      <w:r w:rsidR="007B2C8A">
        <w:t xml:space="preserve"> also includes wrapper functions for selected R functions such as UMAP, SCODE</w:t>
      </w:r>
      <w:r w:rsidR="00EF0BE9">
        <w:t>,</w:t>
      </w:r>
      <w:r w:rsidR="007B2C8A">
        <w:t xml:space="preserve"> Monocle</w:t>
      </w:r>
      <w:r w:rsidR="00EF0BE9">
        <w:t xml:space="preserve">, and </w:t>
      </w:r>
      <w:proofErr w:type="spellStart"/>
      <w:r w:rsidR="00EF0BE9">
        <w:t>glmpca</w:t>
      </w:r>
      <w:proofErr w:type="spellEnd"/>
      <w:r w:rsidR="00EF0BE9">
        <w:t xml:space="preserve"> </w:t>
      </w:r>
      <w:r w:rsidR="00EF0BE9">
        <w:fldChar w:fldCharType="begin"/>
      </w:r>
      <w:r w:rsidR="00EF0BE9">
        <w:instrText xml:space="preserve"> ADDIN EN.CITE &lt;EndNote&gt;&lt;Cite&gt;&lt;Author&gt;Townes&lt;/Author&gt;&lt;Year&gt;2019&lt;/Year&gt;&lt;RecNum&gt;6986&lt;/RecNum&gt;&lt;DisplayText&gt;(Townes, et al., 2019)&lt;/DisplayText&gt;&lt;record&gt;&lt;rec-number&gt;6986&lt;/rec-number&gt;&lt;foreign-keys&gt;&lt;key app="EN" db-id="d9pv9etr4pzxfmexf2jpt0xnd5ed50tvvd59" timestamp="1572276043"&gt;6986&lt;/key&gt;&lt;/foreign-keys&gt;&lt;ref-type name="Journal Article"&gt;17&lt;/ref-type&gt;&lt;contributors&gt;&lt;authors&gt;&lt;author&gt;Townes, F. William&lt;/author&gt;&lt;author&gt;Hicks, Stephanie C.&lt;/author&gt;&lt;author&gt;Aryee, Martin J.&lt;/author&gt;&lt;author&gt;Irizarry, Rafael A.&lt;/author&gt;&lt;/authors&gt;&lt;/contributors&gt;&lt;titles&gt;&lt;title&gt;Feature Selection and Dimension Reduction for Single Cell RNA-Seq based on a Multinomial Model&lt;/title&gt;&lt;/titles&gt;&lt;pages&gt;574574&lt;/pages&gt;&lt;dates&gt;&lt;year&gt;2019&lt;/year&gt;&lt;/dates&gt;&lt;urls&gt;&lt;related-urls&gt;&lt;url&gt;https://www.biorxiv.org/content/biorxiv/early/2019/03/11/574574.full.pdf&lt;/url&gt;&lt;/related-urls&gt;&lt;/urls&gt;&lt;electronic-resource-num&gt;10.1101/574574 %J bioRxiv&lt;/electronic-resource-num&gt;&lt;/record&gt;&lt;/Cite&gt;&lt;/EndNote&gt;</w:instrText>
      </w:r>
      <w:r w:rsidR="00EF0BE9">
        <w:fldChar w:fldCharType="separate"/>
      </w:r>
      <w:r w:rsidR="00EF0BE9">
        <w:rPr>
          <w:noProof/>
        </w:rPr>
        <w:t>(Townes, et al., 2019)</w:t>
      </w:r>
      <w:r w:rsidR="00EF0BE9">
        <w:fldChar w:fldCharType="end"/>
      </w:r>
      <w:r w:rsidR="007B2C8A">
        <w:t>.</w:t>
      </w:r>
    </w:p>
    <w:p w14:paraId="05298B49" w14:textId="77777777" w:rsidR="002265E7" w:rsidRDefault="002265E7" w:rsidP="002265E7">
      <w:pPr>
        <w:pStyle w:val="Heading1"/>
        <w:tabs>
          <w:tab w:val="left" w:pos="2790"/>
        </w:tabs>
      </w:pPr>
      <w:r>
        <w:t>Results</w:t>
      </w:r>
    </w:p>
    <w:p w14:paraId="25D1338E" w14:textId="3C72C773" w:rsidR="00BA769D" w:rsidRDefault="002265E7" w:rsidP="00E95EDF">
      <w:pPr>
        <w:pStyle w:val="para1"/>
        <w:ind w:firstLine="0"/>
      </w:pPr>
      <w:proofErr w:type="spellStart"/>
      <w:r>
        <w:t>scGEAToolbox</w:t>
      </w:r>
      <w:proofErr w:type="spellEnd"/>
      <w:r>
        <w:t xml:space="preserve"> </w:t>
      </w:r>
      <w:r w:rsidR="00B64C4F">
        <w:t>has been</w:t>
      </w:r>
      <w:r>
        <w:t xml:space="preserve"> developed to facilitate the analyses of scRNA-seq data in </w:t>
      </w:r>
      <w:proofErr w:type="spellStart"/>
      <w:r>
        <w:t>Matlab</w:t>
      </w:r>
      <w:proofErr w:type="spellEnd"/>
      <w:r>
        <w:t xml:space="preserve"> environment. It contains a comprehensive set of high-level functions</w:t>
      </w:r>
      <w:r w:rsidR="00B64C4F">
        <w:t xml:space="preserve">, all taking </w:t>
      </w:r>
      <w:r>
        <w:t>the same input arguments</w:t>
      </w:r>
      <w:r w:rsidR="00B64C4F">
        <w:t xml:space="preserve">: </w:t>
      </w:r>
      <w:r w:rsidRPr="009F4495">
        <w:rPr>
          <w:rFonts w:ascii="Courier New" w:hAnsi="Courier New" w:cs="Courier New"/>
        </w:rPr>
        <w:t>X</w:t>
      </w:r>
      <w:r>
        <w:t xml:space="preserve"> and </w:t>
      </w:r>
      <w:proofErr w:type="spellStart"/>
      <w:r w:rsidRPr="009F4495">
        <w:rPr>
          <w:rFonts w:ascii="Courier New" w:hAnsi="Courier New" w:cs="Courier New"/>
        </w:rPr>
        <w:t>genelist</w:t>
      </w:r>
      <w:proofErr w:type="spellEnd"/>
      <w:r w:rsidR="00B64C4F">
        <w:t xml:space="preserve">. Such a </w:t>
      </w:r>
      <w:r>
        <w:t xml:space="preserve">uniform functional interface simplifies </w:t>
      </w:r>
      <w:r w:rsidR="00B64C4F">
        <w:t>t</w:t>
      </w:r>
      <w:r>
        <w:t>he</w:t>
      </w:r>
      <w:r w:rsidR="00B64C4F">
        <w:t xml:space="preserve"> syntax of function call</w:t>
      </w:r>
      <w:r>
        <w:t xml:space="preserve">, making </w:t>
      </w:r>
      <w:proofErr w:type="spellStart"/>
      <w:r>
        <w:t>scGEAToolbox</w:t>
      </w:r>
      <w:proofErr w:type="spellEnd"/>
      <w:r>
        <w:t xml:space="preserve"> an ideal algorithm prototyping tool.</w:t>
      </w:r>
      <w:r w:rsidR="00B64C4F">
        <w:t xml:space="preserve"> These </w:t>
      </w:r>
      <w:r w:rsidR="00772022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16510</wp:posOffset>
                </wp:positionH>
                <wp:positionV relativeFrom="margin">
                  <wp:posOffset>-117475</wp:posOffset>
                </wp:positionV>
                <wp:extent cx="2987040" cy="3486150"/>
                <wp:effectExtent l="0" t="0" r="22860" b="19050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7040" cy="3486150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14:paraId="2560666E" w14:textId="77777777" w:rsidR="00834F54" w:rsidRDefault="00834F54" w:rsidP="00F82F1D">
                            <w:pPr>
                              <w:pStyle w:val="FigureCaption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7E466166" w14:textId="77777777"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6D138548" w14:textId="77777777"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14:paraId="20ED057B" w14:textId="77777777"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3FF80FEF" w14:textId="77777777"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2A880BE8" w14:textId="77777777" w:rsidR="00F82F1D" w:rsidRDefault="00F82F1D" w:rsidP="00022CBC">
                            <w:pPr>
                              <w:pStyle w:val="FigureCaption"/>
                              <w:spacing w:after="360"/>
                              <w:jc w:val="left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14:paraId="403D9315" w14:textId="77777777" w:rsidR="00834F54" w:rsidRDefault="005C796C" w:rsidP="00772022">
                            <w:pPr>
                              <w:pStyle w:val="FigureCaption"/>
                              <w:spacing w:after="360"/>
                              <w:jc w:val="left"/>
                            </w:pPr>
                            <w:r>
                              <w:rPr>
                                <w:b/>
                                <w:bCs/>
                                <w:noProof/>
                                <w:sz w:val="13"/>
                                <w:szCs w:val="13"/>
                              </w:rPr>
                              <w:drawing>
                                <wp:inline distT="0" distB="0" distL="0" distR="0" wp14:anchorId="18BC64C6" wp14:editId="0E72BA4D">
                                  <wp:extent cx="2984500" cy="2233930"/>
                                  <wp:effectExtent l="0" t="0" r="6350" b="0"/>
                                  <wp:docPr id="4" name="Picture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4" name="New Microsoft PowerPoint Presentation.emf"/>
                                          <pic:cNvPicPr/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84500" cy="223393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834F54"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="003901AA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A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softwar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workflow 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built with </w:t>
                            </w:r>
                            <w:proofErr w:type="spellStart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or single-cell gene regulatory network (scGRN) analys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s</w:t>
                            </w:r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  <w:r w:rsidR="003901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High-dimensional scRNA-seq data is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filter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,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normaliz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and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used as input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for two </w:t>
                            </w:r>
                            <w:r w:rsidR="00772022" w:rsidRPr="00772022">
                              <w:rPr>
                                <w:sz w:val="13"/>
                                <w:szCs w:val="13"/>
                              </w:rPr>
                              <w:t>paths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The first is a combination of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A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d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imensionality reduction and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B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t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rajectory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/</w:t>
                            </w:r>
                            <w:proofErr w:type="spellStart"/>
                            <w:r w:rsidR="00D702ED">
                              <w:rPr>
                                <w:sz w:val="13"/>
                                <w:szCs w:val="13"/>
                              </w:rPr>
                              <w:t>psedotime</w:t>
                            </w:r>
                            <w:proofErr w:type="spellEnd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 analysis to provide </w:t>
                            </w:r>
                            <w:proofErr w:type="spellStart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-series data. The second is using network inference algorithms to generate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C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) a global, coarse GRN structure. The integration of results from the two paths produces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D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proofErr w:type="spellStart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="00D702ED">
                              <w:rPr>
                                <w:sz w:val="13"/>
                                <w:szCs w:val="13"/>
                              </w:rPr>
                              <w:t>-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series scGRNs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which can be further analyzed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through regulatory modeling using parameter estimation algorithms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to infer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(</w:t>
                            </w:r>
                            <w:r w:rsidR="00F82F1D" w:rsidRPr="00772022">
                              <w:rPr>
                                <w:b/>
                                <w:sz w:val="13"/>
                                <w:szCs w:val="13"/>
                              </w:rPr>
                              <w:t>E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)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772022" w:rsidRPr="00F82F1D">
                              <w:rPr>
                                <w:sz w:val="13"/>
                                <w:szCs w:val="13"/>
                              </w:rPr>
                              <w:t>a refined dynamic scGRN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14:paraId="15405144" w14:textId="77777777" w:rsidR="00834F54" w:rsidRDefault="00834F54" w:rsidP="00834F54"/>
                          <w:p w14:paraId="5F7A5FDD" w14:textId="77777777" w:rsidR="00834F54" w:rsidRDefault="00834F54" w:rsidP="00834F54"/>
                          <w:p w14:paraId="74BC8A08" w14:textId="77777777" w:rsidR="00834F54" w:rsidRDefault="00834F54" w:rsidP="00834F54"/>
                          <w:p w14:paraId="00085291" w14:textId="77777777" w:rsidR="00834F54" w:rsidRDefault="00834F54" w:rsidP="00834F54"/>
                          <w:p w14:paraId="5A542950" w14:textId="77777777" w:rsidR="00834F54" w:rsidRDefault="00834F54" w:rsidP="00834F54"/>
                          <w:p w14:paraId="69C1DB72" w14:textId="77777777" w:rsidR="00834F54" w:rsidRDefault="00834F54" w:rsidP="00834F54"/>
                          <w:p w14:paraId="4D0C95C8" w14:textId="77777777" w:rsidR="00834F54" w:rsidRDefault="00834F54" w:rsidP="00834F54"/>
                          <w:p w14:paraId="76DAECAC" w14:textId="77777777" w:rsidR="00834F54" w:rsidRDefault="00834F54" w:rsidP="00834F54"/>
                          <w:p w14:paraId="47B68C94" w14:textId="77777777" w:rsidR="00834F54" w:rsidRDefault="00834F54" w:rsidP="00834F54"/>
                          <w:p w14:paraId="413BDA9D" w14:textId="77777777" w:rsidR="00834F54" w:rsidRDefault="00834F54" w:rsidP="00834F54"/>
                          <w:p w14:paraId="303E9280" w14:textId="77777777" w:rsidR="00834F54" w:rsidRDefault="00834F54" w:rsidP="00834F54"/>
                          <w:p w14:paraId="6B870DB1" w14:textId="77777777" w:rsidR="00834F54" w:rsidRDefault="00834F54" w:rsidP="00834F54"/>
                          <w:p w14:paraId="37252D4C" w14:textId="77777777" w:rsidR="00834F54" w:rsidRDefault="00834F54" w:rsidP="00834F54"/>
                          <w:p w14:paraId="284788F7" w14:textId="77777777" w:rsidR="00834F54" w:rsidRDefault="00834F54" w:rsidP="00834F54"/>
                          <w:p w14:paraId="5B5E22BA" w14:textId="77777777" w:rsidR="00834F54" w:rsidRDefault="00834F54" w:rsidP="00834F54"/>
                          <w:p w14:paraId="45671FD9" w14:textId="77777777" w:rsidR="00834F54" w:rsidRDefault="00834F54" w:rsidP="00834F54"/>
                          <w:p w14:paraId="203D9F5A" w14:textId="77777777"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.3pt;margin-top:-9.25pt;width:235.2pt;height:274.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" o:allowoverlap="f" filled="f" strokeweight=".25pt">
                <v:textbox inset="0,0,0,0">
                  <w:txbxContent>
                    <w:p w14:paraId="2560666E" w14:textId="77777777" w:rsidR="00834F54" w:rsidRDefault="00834F54" w:rsidP="00F82F1D">
                      <w:pPr>
                        <w:pStyle w:val="FigureCaption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7E466166" w14:textId="77777777"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6D138548" w14:textId="77777777"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1" w:name="_Hlk14554358"/>
                      <w:bookmarkEnd w:id="1"/>
                    </w:p>
                    <w:p w14:paraId="20ED057B" w14:textId="77777777"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3FF80FEF" w14:textId="77777777"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2A880BE8" w14:textId="77777777" w:rsidR="00F82F1D" w:rsidRDefault="00F82F1D" w:rsidP="00022CBC">
                      <w:pPr>
                        <w:pStyle w:val="FigureCaption"/>
                        <w:spacing w:after="360"/>
                        <w:jc w:val="left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14:paraId="403D9315" w14:textId="77777777" w:rsidR="00834F54" w:rsidRDefault="005C796C" w:rsidP="00772022">
                      <w:pPr>
                        <w:pStyle w:val="FigureCaption"/>
                        <w:spacing w:after="360"/>
                        <w:jc w:val="left"/>
                      </w:pPr>
                      <w:r>
                        <w:rPr>
                          <w:b/>
                          <w:bCs/>
                          <w:noProof/>
                          <w:sz w:val="13"/>
                          <w:szCs w:val="13"/>
                        </w:rPr>
                        <w:drawing>
                          <wp:inline distT="0" distB="0" distL="0" distR="0" wp14:anchorId="18BC64C6" wp14:editId="0E72BA4D">
                            <wp:extent cx="2984500" cy="2233930"/>
                            <wp:effectExtent l="0" t="0" r="6350" b="0"/>
                            <wp:docPr id="4" name="Picture 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4" name="New Microsoft PowerPoint Presentation.emf"/>
                                    <pic:cNvPicPr/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84500" cy="223393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834F54"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="003901AA">
                        <w:rPr>
                          <w:b/>
                          <w:bCs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A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 xml:space="preserve"> softwar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 xml:space="preserve"> workflow 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 xml:space="preserve">built with </w:t>
                      </w:r>
                      <w:proofErr w:type="spellStart"/>
                      <w:r w:rsidR="006B4D45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6B4D45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for single-cell gene regulatory network (scGRN) analys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>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s</w:t>
                      </w:r>
                      <w:r w:rsidR="007A131F">
                        <w:rPr>
                          <w:b/>
                          <w:sz w:val="13"/>
                          <w:szCs w:val="13"/>
                        </w:rPr>
                        <w:t>.</w:t>
                      </w:r>
                      <w:r w:rsidR="003901AA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High-dimensional scRNA-seq data is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filtered</w:t>
                      </w:r>
                      <w:r w:rsidR="00772022">
                        <w:rPr>
                          <w:sz w:val="13"/>
                          <w:szCs w:val="13"/>
                        </w:rPr>
                        <w:t>,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normalized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and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used as input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for two </w:t>
                      </w:r>
                      <w:r w:rsidR="00772022" w:rsidRPr="00772022">
                        <w:rPr>
                          <w:sz w:val="13"/>
                          <w:szCs w:val="13"/>
                        </w:rPr>
                        <w:t>paths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.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The first is a combination of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A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772022">
                        <w:rPr>
                          <w:sz w:val="13"/>
                          <w:szCs w:val="13"/>
                        </w:rPr>
                        <w:t>d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imensionality reduction and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B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D702ED">
                        <w:rPr>
                          <w:sz w:val="13"/>
                          <w:szCs w:val="13"/>
                        </w:rPr>
                        <w:t>t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rajectory</w:t>
                      </w:r>
                      <w:r w:rsidR="00D702ED">
                        <w:rPr>
                          <w:sz w:val="13"/>
                          <w:szCs w:val="13"/>
                        </w:rPr>
                        <w:t>/</w:t>
                      </w:r>
                      <w:proofErr w:type="spellStart"/>
                      <w:r w:rsidR="00D702ED">
                        <w:rPr>
                          <w:sz w:val="13"/>
                          <w:szCs w:val="13"/>
                        </w:rPr>
                        <w:t>psedotime</w:t>
                      </w:r>
                      <w:proofErr w:type="spellEnd"/>
                      <w:r w:rsidR="00F82F1D" w:rsidRPr="00F82F1D">
                        <w:rPr>
                          <w:sz w:val="13"/>
                          <w:szCs w:val="13"/>
                        </w:rPr>
                        <w:t xml:space="preserve"> analysis to provide </w:t>
                      </w:r>
                      <w:proofErr w:type="spellStart"/>
                      <w:r w:rsidR="00F82F1D"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="00F82F1D" w:rsidRPr="00F82F1D">
                        <w:rPr>
                          <w:sz w:val="13"/>
                          <w:szCs w:val="13"/>
                        </w:rPr>
                        <w:t>-series data. The second is using network inference algorithms to generate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C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) a global, coarse GRN structure. The integration of results from the two paths produces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D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proofErr w:type="spellStart"/>
                      <w:r w:rsidR="00F82F1D"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="00D702ED">
                        <w:rPr>
                          <w:sz w:val="13"/>
                          <w:szCs w:val="13"/>
                        </w:rPr>
                        <w:t>-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series scGRNs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which can be further analyzed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through regulatory modeling using parameter estimation algorithms 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to infer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(</w:t>
                      </w:r>
                      <w:r w:rsidR="00F82F1D" w:rsidRPr="00772022">
                        <w:rPr>
                          <w:b/>
                          <w:sz w:val="13"/>
                          <w:szCs w:val="13"/>
                        </w:rPr>
                        <w:t>E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)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</w:t>
                      </w:r>
                      <w:r w:rsidR="00772022" w:rsidRPr="00F82F1D">
                        <w:rPr>
                          <w:sz w:val="13"/>
                          <w:szCs w:val="13"/>
                        </w:rPr>
                        <w:t>a refined dynamic scGRN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.</w:t>
                      </w:r>
                    </w:p>
                    <w:p w14:paraId="15405144" w14:textId="77777777" w:rsidR="00834F54" w:rsidRDefault="00834F54" w:rsidP="00834F54"/>
                    <w:p w14:paraId="5F7A5FDD" w14:textId="77777777" w:rsidR="00834F54" w:rsidRDefault="00834F54" w:rsidP="00834F54"/>
                    <w:p w14:paraId="74BC8A08" w14:textId="77777777" w:rsidR="00834F54" w:rsidRDefault="00834F54" w:rsidP="00834F54"/>
                    <w:p w14:paraId="00085291" w14:textId="77777777" w:rsidR="00834F54" w:rsidRDefault="00834F54" w:rsidP="00834F54"/>
                    <w:p w14:paraId="5A542950" w14:textId="77777777" w:rsidR="00834F54" w:rsidRDefault="00834F54" w:rsidP="00834F54"/>
                    <w:p w14:paraId="69C1DB72" w14:textId="77777777" w:rsidR="00834F54" w:rsidRDefault="00834F54" w:rsidP="00834F54"/>
                    <w:p w14:paraId="4D0C95C8" w14:textId="77777777" w:rsidR="00834F54" w:rsidRDefault="00834F54" w:rsidP="00834F54"/>
                    <w:p w14:paraId="76DAECAC" w14:textId="77777777" w:rsidR="00834F54" w:rsidRDefault="00834F54" w:rsidP="00834F54"/>
                    <w:p w14:paraId="47B68C94" w14:textId="77777777" w:rsidR="00834F54" w:rsidRDefault="00834F54" w:rsidP="00834F54"/>
                    <w:p w14:paraId="413BDA9D" w14:textId="77777777" w:rsidR="00834F54" w:rsidRDefault="00834F54" w:rsidP="00834F54"/>
                    <w:p w14:paraId="303E9280" w14:textId="77777777" w:rsidR="00834F54" w:rsidRDefault="00834F54" w:rsidP="00834F54"/>
                    <w:p w14:paraId="6B870DB1" w14:textId="77777777" w:rsidR="00834F54" w:rsidRDefault="00834F54" w:rsidP="00834F54"/>
                    <w:p w14:paraId="37252D4C" w14:textId="77777777" w:rsidR="00834F54" w:rsidRDefault="00834F54" w:rsidP="00834F54"/>
                    <w:p w14:paraId="284788F7" w14:textId="77777777" w:rsidR="00834F54" w:rsidRDefault="00834F54" w:rsidP="00834F54"/>
                    <w:p w14:paraId="5B5E22BA" w14:textId="77777777" w:rsidR="00834F54" w:rsidRDefault="00834F54" w:rsidP="00834F54"/>
                    <w:p w14:paraId="45671FD9" w14:textId="77777777" w:rsidR="00834F54" w:rsidRDefault="00834F54" w:rsidP="00834F54"/>
                    <w:p w14:paraId="203D9F5A" w14:textId="77777777"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64C4F">
        <w:t>h</w:t>
      </w:r>
      <w:r>
        <w:t xml:space="preserve">igh-level functions </w:t>
      </w:r>
      <w:r w:rsidR="00132522">
        <w:t>include</w:t>
      </w:r>
      <w:r w:rsidR="00B64C4F">
        <w:t>, for example,</w:t>
      </w:r>
      <w:r w:rsidR="0083705A">
        <w:t xml:space="preserve">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F67394">
        <w:t xml:space="preserve"> </w:t>
      </w:r>
      <w:r>
        <w:t xml:space="preserve">for </w:t>
      </w:r>
      <w:r w:rsidR="006F3361">
        <w:t xml:space="preserve">HVG detection </w:t>
      </w:r>
      <w:r w:rsidR="00474832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 </w:instrText>
      </w:r>
      <w:r w:rsidR="00E95EDF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.DATA </w:instrText>
      </w:r>
      <w:r w:rsidR="00E95EDF">
        <w:fldChar w:fldCharType="end"/>
      </w:r>
      <w:r w:rsidR="00474832">
        <w:fldChar w:fldCharType="separate"/>
      </w:r>
      <w:r w:rsidR="00E95EDF">
        <w:rPr>
          <w:noProof/>
        </w:rPr>
        <w:t>(Brennecke, et al., 2013; Chen, et al., 2016)</w:t>
      </w:r>
      <w:r w:rsidR="00474832">
        <w:fldChar w:fldCharType="end"/>
      </w:r>
      <w:r w:rsidR="00FF1153">
        <w:t>,</w:t>
      </w:r>
      <w:r w:rsidR="00474832">
        <w:t xml:space="preserve"> </w:t>
      </w:r>
      <w:r w:rsidR="00474832" w:rsidRPr="00474832">
        <w:rPr>
          <w:rFonts w:ascii="Courier New" w:hAnsi="Courier New" w:cs="Courier New"/>
        </w:rPr>
        <w:t>sc_sc3</w:t>
      </w:r>
      <w:r>
        <w:t xml:space="preserve"> for</w:t>
      </w:r>
      <w:r w:rsidR="00B53F0B">
        <w:t xml:space="preserve"> </w:t>
      </w:r>
      <w:r>
        <w:t xml:space="preserve">cell </w:t>
      </w:r>
      <w:r w:rsidR="00B53F0B">
        <w:t>clustering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FF1153">
        <w:t>,</w:t>
      </w:r>
      <w:r w:rsidR="00106D70">
        <w:t xml:space="preserve">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>
        <w:t xml:space="preserve"> for</w:t>
      </w:r>
      <w:r w:rsidR="00B53F0B">
        <w:t xml:space="preserve"> trajectory analysis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5A0398">
        <w:t>, and</w:t>
      </w:r>
      <w:r>
        <w:t xml:space="preserve"> </w:t>
      </w:r>
      <w:proofErr w:type="spellStart"/>
      <w:r w:rsidR="005A0398" w:rsidRPr="00474832">
        <w:rPr>
          <w:rFonts w:ascii="Courier New" w:hAnsi="Courier New" w:cs="Courier New"/>
        </w:rPr>
        <w:t>sc_pcnet</w:t>
      </w:r>
      <w:proofErr w:type="spellEnd"/>
      <w:r w:rsidR="005A0398">
        <w:t xml:space="preserve"> for constructing gene regulatory network</w:t>
      </w:r>
      <w:r w:rsidR="00FF1153">
        <w:t xml:space="preserve"> (GRN) </w:t>
      </w:r>
      <w:r w:rsidR="005A0398">
        <w:fldChar w:fldCharType="begin"/>
      </w:r>
      <w:r w:rsidR="005A0398">
        <w:instrText xml:space="preserve"> ADDIN EN.CITE &lt;EndNote&gt;&lt;Cite&gt;&lt;Author&gt;Gill&lt;/Author&gt;&lt;Year&gt;2010&lt;/Year&gt;&lt;RecNum&gt;6854&lt;/RecNum&gt;&lt;DisplayText&gt;(Gill, et al., 2010)&lt;/DisplayText&gt;&lt;record&gt;&lt;rec-number&gt;6854&lt;/rec-number&gt;&lt;foreign-keys&gt;&lt;key app="EN" db-id="d9pv9etr4pzxfmexf2jpt0xnd5ed50tvvd59" timestamp="1558130263"&gt;685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5A0398">
        <w:fldChar w:fldCharType="separate"/>
      </w:r>
      <w:r w:rsidR="005A0398">
        <w:rPr>
          <w:noProof/>
        </w:rPr>
        <w:t>(Gill, et al., 2010)</w:t>
      </w:r>
      <w:r w:rsidR="005A0398">
        <w:fldChar w:fldCharType="end"/>
      </w:r>
      <w:r w:rsidR="005A0398">
        <w:t>.</w:t>
      </w:r>
      <w:r w:rsidR="00EA2E27">
        <w:t xml:space="preserve"> The value of </w:t>
      </w:r>
      <w:proofErr w:type="spellStart"/>
      <w:r w:rsidR="00EA2E27">
        <w:t>scGEAToolbox</w:t>
      </w:r>
      <w:proofErr w:type="spellEnd"/>
      <w:r w:rsidR="00EA2E27">
        <w:t xml:space="preserve"> lies on the fact that its comprehensive sets of functions can be </w:t>
      </w:r>
      <w:r w:rsidR="00E7502E">
        <w:t>“re</w:t>
      </w:r>
      <w:r w:rsidR="00EA2E27">
        <w:t>combined</w:t>
      </w:r>
      <w:r w:rsidR="00E7502E">
        <w:t>”</w:t>
      </w:r>
      <w:r w:rsidR="00EA2E27">
        <w:t xml:space="preserve"> </w:t>
      </w:r>
      <w:r w:rsidR="00E7502E">
        <w:t xml:space="preserve">in different ways </w:t>
      </w:r>
      <w:r w:rsidR="00EA2E27">
        <w:t xml:space="preserve">to </w:t>
      </w:r>
      <w:r w:rsidR="00EA2E27">
        <w:t>create new analytical workflows</w:t>
      </w:r>
      <w:r w:rsidR="00E7502E">
        <w:t>,</w:t>
      </w:r>
      <w:r w:rsidR="00EA2E27">
        <w:t xml:space="preserve"> provid</w:t>
      </w:r>
      <w:r w:rsidR="00E7502E">
        <w:t xml:space="preserve">ing </w:t>
      </w:r>
      <w:r w:rsidR="00EA2E27">
        <w:t xml:space="preserve">customized solutions </w:t>
      </w:r>
      <w:r w:rsidR="00E7502E">
        <w:t>for</w:t>
      </w:r>
      <w:r w:rsidR="00EA2E27">
        <w:t xml:space="preserve"> real-world applications. </w:t>
      </w:r>
      <w:r w:rsidR="00EA2E27" w:rsidRPr="00EA2E27">
        <w:rPr>
          <w:b/>
        </w:rPr>
        <w:t>Fig. 1</w:t>
      </w:r>
      <w:r w:rsidR="00EA2E27">
        <w:t xml:space="preserve"> shows an example of such workflows. </w:t>
      </w:r>
      <w:r w:rsidR="005C796C">
        <w:t xml:space="preserve">This workflow is build using several </w:t>
      </w:r>
      <w:proofErr w:type="spellStart"/>
      <w:r w:rsidR="005C796C">
        <w:t>scGEAToolbox</w:t>
      </w:r>
      <w:proofErr w:type="spellEnd"/>
      <w:r w:rsidR="005C796C">
        <w:t xml:space="preserve"> functions and allows users to construct a series of gene regulatory networks (GRNs) from cells subsampled according to their </w:t>
      </w:r>
      <w:proofErr w:type="spellStart"/>
      <w:r w:rsidR="005C796C">
        <w:t>pseudotime</w:t>
      </w:r>
      <w:proofErr w:type="spellEnd"/>
      <w:r w:rsidR="005C796C">
        <w:t xml:space="preserve">. The output of the workflow is a tensor of </w:t>
      </w:r>
      <w:proofErr w:type="spellStart"/>
      <w:r w:rsidR="005C796C">
        <w:t>pseudotime</w:t>
      </w:r>
      <w:proofErr w:type="spellEnd"/>
      <w:r w:rsidR="005C796C">
        <w:t>-series GRNs, which is ready for subsequent dynamic network analyses. T</w:t>
      </w:r>
      <w:r w:rsidR="00360D1C">
        <w:t>o facilitate the building of workflows,</w:t>
      </w:r>
      <w:r w:rsidR="00360D1C" w:rsidRPr="00360D1C">
        <w:t xml:space="preserve"> </w:t>
      </w:r>
      <w:r w:rsidR="00360D1C">
        <w:t>“modular” functions are developed</w:t>
      </w:r>
      <w:r w:rsidR="005C796C">
        <w:t xml:space="preserve"> and included in </w:t>
      </w:r>
      <w:proofErr w:type="spellStart"/>
      <w:r w:rsidR="005C796C">
        <w:t>scGEAToolbox</w:t>
      </w:r>
      <w:proofErr w:type="spellEnd"/>
      <w:r w:rsidR="00360D1C">
        <w:t xml:space="preserve">. These modular functions perform basic common tasks that are required by different tools. For example, a modular function uses different methods to </w:t>
      </w:r>
      <w:r w:rsidR="00360D1C" w:rsidRPr="00A84152">
        <w:t xml:space="preserve">compute </w:t>
      </w:r>
      <w:r w:rsidR="00360D1C">
        <w:t xml:space="preserve">the </w:t>
      </w:r>
      <w:r w:rsidR="00360D1C" w:rsidRPr="00A84152">
        <w:t>cell-to-cell similarity matrix</w:t>
      </w:r>
      <w:r w:rsidR="00360D1C">
        <w:t xml:space="preserve"> and another modular function uses different methods to estimate the number of cell clusters. </w:t>
      </w:r>
      <w:r w:rsidR="00FF1153">
        <w:t xml:space="preserve">In addition to existing methods, several new functions are present in </w:t>
      </w:r>
      <w:proofErr w:type="spellStart"/>
      <w:r w:rsidR="00FF1153">
        <w:t>scGEAToolbox</w:t>
      </w:r>
      <w:proofErr w:type="spellEnd"/>
      <w:r w:rsidR="00FF1153">
        <w:t>. These includ</w:t>
      </w:r>
      <w:r w:rsidR="005C796C">
        <w:t>e a function f</w:t>
      </w:r>
      <w:r w:rsidR="00FF1153">
        <w:t>or</w:t>
      </w:r>
      <w:r w:rsidR="005C796C">
        <w:t xml:space="preserve"> feature gene selection u</w:t>
      </w:r>
      <w:r w:rsidR="00FF1153">
        <w:t>sing three summary statistics: expression mean (µ), coefficient of variation (CV) and the dropout rate (</w:t>
      </w:r>
      <w:proofErr w:type="spellStart"/>
      <w:r w:rsidR="00FF1153" w:rsidRPr="003A01E2">
        <w:rPr>
          <w:noProof/>
        </w:rPr>
        <w:t>r</w:t>
      </w:r>
      <w:r w:rsidR="00FF1153" w:rsidRPr="003A01E2">
        <w:rPr>
          <w:noProof/>
          <w:vertAlign w:val="subscript"/>
        </w:rPr>
        <w:t>drop</w:t>
      </w:r>
      <w:proofErr w:type="spellEnd"/>
      <w:r w:rsidR="00FF1153">
        <w:t>)</w:t>
      </w:r>
      <w:r w:rsidR="0034325C">
        <w:t xml:space="preserve"> and</w:t>
      </w:r>
      <w:r w:rsidR="00FF1153">
        <w:t xml:space="preserve"> </w:t>
      </w:r>
      <w:r w:rsidR="0034325C">
        <w:t xml:space="preserve">a </w:t>
      </w:r>
      <w:r w:rsidR="005C796C">
        <w:t xml:space="preserve">function for </w:t>
      </w:r>
      <w:r w:rsidR="0034325C">
        <w:t>trajectory construction</w:t>
      </w:r>
      <w:r w:rsidR="00FF1153">
        <w:t xml:space="preserve"> based on </w:t>
      </w:r>
      <w:r w:rsidR="00F37AB1">
        <w:t>the</w:t>
      </w:r>
      <w:r w:rsidR="00FF1153">
        <w:t xml:space="preserve"> </w:t>
      </w:r>
      <w:proofErr w:type="spellStart"/>
      <w:r w:rsidR="00FF1153">
        <w:t>splinefit</w:t>
      </w:r>
      <w:proofErr w:type="spellEnd"/>
      <w:r w:rsidR="00FF1153">
        <w:t xml:space="preserve"> algorithm</w:t>
      </w:r>
      <w:r w:rsidR="00462154">
        <w:t xml:space="preserve"> </w:t>
      </w:r>
      <w:r w:rsidR="00462154">
        <w:fldChar w:fldCharType="begin"/>
      </w:r>
      <w:r w:rsidR="00CA0563">
        <w:instrText xml:space="preserve"> ADDIN EN.CITE &lt;EndNote&gt;&lt;Cite&gt;&lt;Author&gt;Lundgren&lt;/Author&gt;&lt;Year&gt;2019&lt;/Year&gt;&lt;RecNum&gt;6908&lt;/RecNum&gt;&lt;DisplayText&gt;(Lundgren, 2019)&lt;/DisplayText&gt;&lt;record&gt;&lt;rec-number&gt;6908&lt;/rec-number&gt;&lt;foreign-keys&gt;&lt;key app="EN" db-id="d9pv9etr4pzxfmexf2jpt0xnd5ed50tvvd59" timestamp="1560198241"&gt;6908&lt;/key&gt;&lt;/foreign-keys&gt;&lt;ref-type name="Computer Program"&gt;9&lt;/ref-type&gt;&lt;contributors&gt;&lt;authors&gt;&lt;author&gt;Lundgren, J.&lt;/author&gt;&lt;/authors&gt;&lt;/contributors&gt;&lt;titles&gt;&lt;title&gt;SPLINEFIT, MATLAB Central File Exchange&lt;/title&gt;&lt;secondary-title&gt;MATLAB Central File Exchange&lt;/secondary-title&gt;&lt;/titles&gt;&lt;volume&gt;MATLAB Central File Exchange&lt;/volume&gt;&lt;edition&gt;v1.0.0&lt;/edition&gt;&lt;dates&gt;&lt;year&gt;2019&lt;/year&gt;&lt;/dates&gt;&lt;pub-location&gt;MATLAB Central File Exchange&lt;/pub-location&gt;&lt;publisher&gt;MATLAB Central File Exchange&lt;/publisher&gt;&lt;urls&gt;&lt;/urls&gt;&lt;/record&gt;&lt;/Cite&gt;&lt;/EndNote&gt;</w:instrText>
      </w:r>
      <w:r w:rsidR="00462154">
        <w:fldChar w:fldCharType="separate"/>
      </w:r>
      <w:r w:rsidR="00462154">
        <w:rPr>
          <w:noProof/>
        </w:rPr>
        <w:t>(Lundgren, 2019)</w:t>
      </w:r>
      <w:r w:rsidR="00462154">
        <w:fldChar w:fldCharType="end"/>
      </w:r>
      <w:r w:rsidR="00FF1153">
        <w:t>.</w:t>
      </w:r>
      <w:r w:rsidR="005C796C">
        <w:t xml:space="preserve"> </w:t>
      </w:r>
      <w:r w:rsidR="00360D1C">
        <w:t xml:space="preserve">Most </w:t>
      </w:r>
      <w:r w:rsidR="006F5C3C">
        <w:t>functions</w:t>
      </w:r>
      <w:r w:rsidR="00A50E4D">
        <w:t xml:space="preserve"> </w:t>
      </w:r>
      <w:r w:rsidR="00E95EDF">
        <w:t xml:space="preserve">in </w:t>
      </w:r>
      <w:proofErr w:type="spellStart"/>
      <w:r w:rsidR="00E95EDF">
        <w:t>scGEAToolbox</w:t>
      </w:r>
      <w:proofErr w:type="spellEnd"/>
      <w:r w:rsidR="00E95EDF">
        <w:t xml:space="preserve"> </w:t>
      </w:r>
      <w:r w:rsidR="006F5C3C">
        <w:t xml:space="preserve">can be </w:t>
      </w:r>
      <w:r w:rsidR="00FF1153">
        <w:t>called</w:t>
      </w:r>
      <w:r w:rsidR="00A50E4D">
        <w:t xml:space="preserve"> </w:t>
      </w:r>
      <w:r w:rsidR="006F5C3C">
        <w:t xml:space="preserve">through </w:t>
      </w:r>
      <w:r w:rsidR="00E83AAB">
        <w:t>the GUI</w:t>
      </w:r>
      <w:r w:rsidR="00E95EDF">
        <w:t xml:space="preserve"> application</w:t>
      </w:r>
      <w:r w:rsidR="00E83AAB">
        <w:t xml:space="preserve"> without using the command line</w:t>
      </w:r>
      <w:r w:rsidR="00FF1153">
        <w:t xml:space="preserve">. This feature makes </w:t>
      </w:r>
      <w:proofErr w:type="spellStart"/>
      <w:r w:rsidR="00FF1153">
        <w:t>scGEAToolbox</w:t>
      </w:r>
      <w:proofErr w:type="spellEnd"/>
      <w:r w:rsidR="00E83AAB">
        <w:t xml:space="preserve"> a </w:t>
      </w:r>
      <w:r w:rsidR="009004BA">
        <w:t>useful</w:t>
      </w:r>
      <w:r w:rsidR="00E83AAB">
        <w:t xml:space="preserve"> training tool for beginners</w:t>
      </w:r>
      <w:r w:rsidR="00A50E4D">
        <w:t>.</w:t>
      </w:r>
      <w:r w:rsidR="00E95EDF">
        <w:t xml:space="preserve"> Visualization functions support intuitive interpretation</w:t>
      </w:r>
      <w:r w:rsidR="00FF1153">
        <w:t>s</w:t>
      </w:r>
      <w:r w:rsidR="00E95EDF">
        <w:t xml:space="preserve"> of the data. </w:t>
      </w:r>
      <w:r w:rsidR="00B12A20">
        <w:t xml:space="preserve">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  <w:r w:rsidR="005C796C">
        <w:t xml:space="preserve"> </w:t>
      </w:r>
      <w:r w:rsidR="00A03083">
        <w:t xml:space="preserve">In summary, </w:t>
      </w:r>
      <w:proofErr w:type="spellStart"/>
      <w:r w:rsidR="00A03083">
        <w:t>scGEA</w:t>
      </w:r>
      <w:r w:rsidR="00840331">
        <w:t>Toolbox</w:t>
      </w:r>
      <w:proofErr w:type="spellEnd"/>
      <w:r w:rsidR="00A03083">
        <w:t xml:space="preserve"> </w:t>
      </w:r>
      <w:r w:rsidR="001274D2">
        <w:t>provide</w:t>
      </w:r>
      <w:r w:rsidR="00CC6D3D">
        <w:t>s</w:t>
      </w:r>
      <w:r w:rsidR="001274D2">
        <w:t xml:space="preserve"> </w:t>
      </w:r>
      <w:r w:rsidR="00CC6D3D">
        <w:t>comprehensive</w:t>
      </w:r>
      <w:r w:rsidR="001274D2">
        <w:t xml:space="preserve"> analysis support for </w:t>
      </w:r>
      <w:r w:rsidR="00A03083">
        <w:t>scRNA-seq data</w:t>
      </w:r>
      <w:r w:rsidR="00E83AAB">
        <w:t xml:space="preserve"> </w:t>
      </w:r>
      <w:r w:rsidR="00CC6D3D">
        <w:t>in</w:t>
      </w:r>
      <w:r w:rsidR="00E83AAB">
        <w:t xml:space="preserve"> </w:t>
      </w:r>
      <w:proofErr w:type="spellStart"/>
      <w:r w:rsidR="00E83AAB">
        <w:t>Matlab</w:t>
      </w:r>
      <w:proofErr w:type="spellEnd"/>
      <w:r w:rsidR="00A03083"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</w:t>
      </w:r>
      <w:r w:rsidR="00840331">
        <w:t>functions</w:t>
      </w:r>
      <w:r w:rsidR="00E91FC8">
        <w:t xml:space="preserve">, and (2) defining an easy-to-use GUI for commonly used method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</w:t>
      </w:r>
      <w:r w:rsidR="0034325C">
        <w:t>e</w:t>
      </w:r>
      <w:r w:rsidR="001274D2">
        <w:t>s</w:t>
      </w:r>
      <w:r w:rsidR="00E91FC8">
        <w:t xml:space="preserve"> with scRNA-seq data </w:t>
      </w:r>
      <w:r w:rsidR="00E83AAB">
        <w:t xml:space="preserve">and </w:t>
      </w:r>
      <w:r w:rsidR="00840331">
        <w:t>develop new algorithms more efficiently</w:t>
      </w:r>
      <w:r w:rsidR="001274D2">
        <w:t>.</w:t>
      </w:r>
    </w:p>
    <w:p w14:paraId="7716F92A" w14:textId="77777777"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14:paraId="4761A64F" w14:textId="77777777" w:rsidR="00D83B8A" w:rsidRPr="00366351" w:rsidRDefault="005C1612" w:rsidP="00E95EDF">
      <w:pPr>
        <w:pStyle w:val="AckText"/>
        <w:spacing w:after="240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>uthor thanks</w:t>
      </w:r>
      <w:r w:rsidR="006F3361">
        <w:rPr>
          <w:sz w:val="14"/>
          <w:szCs w:val="14"/>
        </w:rPr>
        <w:t xml:space="preserve"> Daniel Osorio,</w:t>
      </w:r>
      <w:r w:rsidR="00E91FC8">
        <w:rPr>
          <w:sz w:val="14"/>
          <w:szCs w:val="14"/>
        </w:rPr>
        <w:t xml:space="preserve">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</w:t>
      </w:r>
      <w:bookmarkStart w:id="2" w:name="_GoBack"/>
      <w:bookmarkEnd w:id="2"/>
      <w:r w:rsidR="00E91FC8">
        <w:rPr>
          <w:sz w:val="14"/>
          <w:szCs w:val="14"/>
        </w:rPr>
        <w:t>n during the development of this software tool</w:t>
      </w:r>
      <w:r w:rsidR="00D83B8A" w:rsidRPr="00366351">
        <w:rPr>
          <w:sz w:val="14"/>
          <w:szCs w:val="14"/>
        </w:rPr>
        <w:t>.</w:t>
      </w:r>
    </w:p>
    <w:p w14:paraId="08360DD4" w14:textId="77777777" w:rsidR="00366351" w:rsidRPr="00366351" w:rsidRDefault="00CD55D8" w:rsidP="00E95EDF">
      <w:pPr>
        <w:pStyle w:val="RefHead"/>
        <w:spacing w:before="0"/>
        <w:rPr>
          <w:caps/>
        </w:rPr>
      </w:pPr>
      <w:r w:rsidRPr="00366351">
        <w:t>Funding</w:t>
      </w:r>
    </w:p>
    <w:p w14:paraId="1CBD2B6D" w14:textId="77777777"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14:paraId="2037AAEC" w14:textId="77777777"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14:paraId="12A4EDAA" w14:textId="77777777" w:rsidR="00B12A20" w:rsidRPr="00366351" w:rsidRDefault="00B12A20" w:rsidP="00CD55D8">
      <w:pPr>
        <w:pStyle w:val="AckText"/>
        <w:rPr>
          <w:sz w:val="14"/>
          <w:szCs w:val="14"/>
        </w:rPr>
      </w:pPr>
    </w:p>
    <w:p w14:paraId="5C3E42A3" w14:textId="77777777"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14:paraId="384F3378" w14:textId="77777777" w:rsidR="00EF0BE9" w:rsidRPr="00EF0BE9" w:rsidRDefault="00B209CA" w:rsidP="00EF0BE9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EF0BE9" w:rsidRPr="00EF0BE9">
        <w:t>Brennecke, P.</w:t>
      </w:r>
      <w:r w:rsidR="00EF0BE9" w:rsidRPr="00EF0BE9">
        <w:rPr>
          <w:i/>
        </w:rPr>
        <w:t>, et al.</w:t>
      </w:r>
      <w:r w:rsidR="00EF0BE9" w:rsidRPr="00EF0BE9">
        <w:t xml:space="preserve"> Accounting for technical noise in single-cell RNA-seq experiments. </w:t>
      </w:r>
      <w:r w:rsidR="00EF0BE9" w:rsidRPr="00EF0BE9">
        <w:rPr>
          <w:i/>
        </w:rPr>
        <w:t>Nat Methods</w:t>
      </w:r>
      <w:r w:rsidR="00EF0BE9" w:rsidRPr="00EF0BE9">
        <w:t xml:space="preserve"> 2013;10(11):1093-1095.</w:t>
      </w:r>
    </w:p>
    <w:p w14:paraId="65F502CC" w14:textId="77777777" w:rsidR="00EF0BE9" w:rsidRPr="00EF0BE9" w:rsidRDefault="00EF0BE9" w:rsidP="00EF0BE9">
      <w:pPr>
        <w:pStyle w:val="EndNoteBibliography"/>
      </w:pPr>
      <w:r w:rsidRPr="00EF0BE9">
        <w:t>Chen, H.I.</w:t>
      </w:r>
      <w:r w:rsidRPr="00EF0BE9">
        <w:rPr>
          <w:i/>
        </w:rPr>
        <w:t>, et al.</w:t>
      </w:r>
      <w:r w:rsidRPr="00EF0BE9">
        <w:t xml:space="preserve"> Detection of high variability in gene expression from single-cell RNA-seq profiling. </w:t>
      </w:r>
      <w:r w:rsidRPr="00EF0BE9">
        <w:rPr>
          <w:i/>
        </w:rPr>
        <w:t>BMC genomics</w:t>
      </w:r>
      <w:r w:rsidRPr="00EF0BE9">
        <w:t xml:space="preserve"> 2016;17 Suppl 7:508.</w:t>
      </w:r>
    </w:p>
    <w:p w14:paraId="5AF0BE98" w14:textId="77777777" w:rsidR="00EF0BE9" w:rsidRPr="00EF0BE9" w:rsidRDefault="00EF0BE9" w:rsidP="00EF0BE9">
      <w:pPr>
        <w:pStyle w:val="EndNoteBibliography"/>
      </w:pPr>
      <w:r w:rsidRPr="00EF0BE9">
        <w:t xml:space="preserve">Gill, R., Datta, S. and Datta, S. A statistical framework for differential network analysis from microarray data. </w:t>
      </w:r>
      <w:r w:rsidRPr="00EF0BE9">
        <w:rPr>
          <w:i/>
        </w:rPr>
        <w:t>BMC Bioinformatics</w:t>
      </w:r>
      <w:r w:rsidRPr="00EF0BE9">
        <w:t xml:space="preserve"> 2010;11:95.</w:t>
      </w:r>
    </w:p>
    <w:p w14:paraId="141E710C" w14:textId="77777777" w:rsidR="00EF0BE9" w:rsidRPr="00EF0BE9" w:rsidRDefault="00EF0BE9" w:rsidP="00EF0BE9">
      <w:pPr>
        <w:pStyle w:val="EndNoteBibliography"/>
      </w:pPr>
      <w:r w:rsidRPr="00EF0BE9">
        <w:t xml:space="preserve">Ji, Z. and Ji, H. TSCAN: Pseudo-time reconstruction and evaluation in single-cell RNA-seq analysis. </w:t>
      </w:r>
      <w:r w:rsidRPr="00EF0BE9">
        <w:rPr>
          <w:i/>
        </w:rPr>
        <w:t>Nucleic Acids Res</w:t>
      </w:r>
      <w:r w:rsidRPr="00EF0BE9">
        <w:t xml:space="preserve"> 2016;44(13):e117.</w:t>
      </w:r>
    </w:p>
    <w:p w14:paraId="2ABB7E1F" w14:textId="77777777" w:rsidR="00EF0BE9" w:rsidRPr="00EF0BE9" w:rsidRDefault="00EF0BE9" w:rsidP="00EF0BE9">
      <w:pPr>
        <w:pStyle w:val="EndNoteBibliography"/>
      </w:pPr>
      <w:r w:rsidRPr="00EF0BE9">
        <w:t>Kiselev, V.Y.</w:t>
      </w:r>
      <w:r w:rsidRPr="00EF0BE9">
        <w:rPr>
          <w:i/>
        </w:rPr>
        <w:t>, et al.</w:t>
      </w:r>
      <w:r w:rsidRPr="00EF0BE9">
        <w:t xml:space="preserve"> SC3: consensus clustering of single-cell RNA-seq data. </w:t>
      </w:r>
      <w:r w:rsidRPr="00EF0BE9">
        <w:rPr>
          <w:i/>
        </w:rPr>
        <w:t>Nat Methods</w:t>
      </w:r>
      <w:r w:rsidRPr="00EF0BE9">
        <w:t xml:space="preserve"> 2017;14(5):483-486.</w:t>
      </w:r>
    </w:p>
    <w:p w14:paraId="04034DD0" w14:textId="77777777" w:rsidR="00EF0BE9" w:rsidRPr="00EF0BE9" w:rsidRDefault="00EF0BE9" w:rsidP="00EF0BE9">
      <w:pPr>
        <w:pStyle w:val="EndNoteBibliography"/>
      </w:pPr>
      <w:r w:rsidRPr="00EF0BE9">
        <w:t>Lundgren, J. 2019. SPLINEFIT, MATLAB Central File Exchange. Release v1.0.0</w:t>
      </w:r>
    </w:p>
    <w:p w14:paraId="4103FE78" w14:textId="77777777" w:rsidR="00EF0BE9" w:rsidRPr="00EF0BE9" w:rsidRDefault="00EF0BE9" w:rsidP="00EF0BE9">
      <w:pPr>
        <w:pStyle w:val="EndNoteBibliography"/>
      </w:pPr>
      <w:r w:rsidRPr="00EF0BE9">
        <w:t>Moon, K.R.</w:t>
      </w:r>
      <w:r w:rsidRPr="00EF0BE9">
        <w:rPr>
          <w:i/>
        </w:rPr>
        <w:t>, et al.</w:t>
      </w:r>
      <w:r w:rsidRPr="00EF0BE9">
        <w:t xml:space="preserve"> Visualizing Structure and Transitions for Biological Data Exploration. 2019:120378.</w:t>
      </w:r>
    </w:p>
    <w:p w14:paraId="0B438FBB" w14:textId="77777777" w:rsidR="00EF0BE9" w:rsidRPr="00EF0BE9" w:rsidRDefault="00EF0BE9" w:rsidP="00EF0BE9">
      <w:pPr>
        <w:pStyle w:val="EndNoteBibliography"/>
      </w:pPr>
      <w:r w:rsidRPr="00EF0BE9">
        <w:t>Townes, F.W.</w:t>
      </w:r>
      <w:r w:rsidRPr="00EF0BE9">
        <w:rPr>
          <w:i/>
        </w:rPr>
        <w:t>, et al.</w:t>
      </w:r>
      <w:r w:rsidRPr="00EF0BE9">
        <w:t xml:space="preserve"> Feature Selection and Dimension Reduction for Single Cell RNA-Seq based on a Multinomial Model. 2019:574574.</w:t>
      </w:r>
    </w:p>
    <w:p w14:paraId="1897B74D" w14:textId="77777777" w:rsidR="00EF0BE9" w:rsidRPr="00EF0BE9" w:rsidRDefault="00EF0BE9" w:rsidP="00EF0BE9">
      <w:pPr>
        <w:pStyle w:val="EndNoteBibliography"/>
      </w:pPr>
      <w:r w:rsidRPr="00EF0BE9">
        <w:t>Wang, B.</w:t>
      </w:r>
      <w:r w:rsidRPr="00EF0BE9">
        <w:rPr>
          <w:i/>
        </w:rPr>
        <w:t>, et al.</w:t>
      </w:r>
      <w:r w:rsidRPr="00EF0BE9">
        <w:t xml:space="preserve"> SIMLR: A Tool for Large-Scale Genomic Analyses by Multi-Kernel Learning. </w:t>
      </w:r>
      <w:r w:rsidRPr="00EF0BE9">
        <w:rPr>
          <w:i/>
        </w:rPr>
        <w:t>Proteomics</w:t>
      </w:r>
      <w:r w:rsidRPr="00EF0BE9">
        <w:t xml:space="preserve"> 2018;18(2).</w:t>
      </w:r>
    </w:p>
    <w:p w14:paraId="69B4BD19" w14:textId="77777777" w:rsidR="00EF0BE9" w:rsidRPr="00EF0BE9" w:rsidRDefault="00EF0BE9" w:rsidP="00EF0BE9">
      <w:pPr>
        <w:pStyle w:val="EndNoteBibliography"/>
      </w:pPr>
      <w:r w:rsidRPr="00EF0BE9">
        <w:lastRenderedPageBreak/>
        <w:t>Wang, S.</w:t>
      </w:r>
      <w:r w:rsidRPr="00EF0BE9">
        <w:rPr>
          <w:i/>
        </w:rPr>
        <w:t>, et al.</w:t>
      </w:r>
      <w:r w:rsidRPr="00EF0BE9">
        <w:t xml:space="preserve"> Cell lineage and communication network inference via optimization for single-cell transcriptomics. </w:t>
      </w:r>
      <w:r w:rsidRPr="00EF0BE9">
        <w:rPr>
          <w:i/>
        </w:rPr>
        <w:t>Nucleic Acids Res</w:t>
      </w:r>
      <w:r w:rsidRPr="00EF0BE9">
        <w:t xml:space="preserve"> 2019;47(11):e66.</w:t>
      </w:r>
    </w:p>
    <w:p w14:paraId="49C80805" w14:textId="0F5FCFD4" w:rsidR="0066776F" w:rsidRDefault="00B209CA" w:rsidP="00E95EDF">
      <w:pPr>
        <w:pStyle w:val="EndNoteBibliography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6611FFF" w14:textId="77777777" w:rsidR="006B643C" w:rsidRDefault="006B643C">
      <w:r>
        <w:separator/>
      </w:r>
    </w:p>
  </w:endnote>
  <w:endnote w:type="continuationSeparator" w:id="0">
    <w:p w14:paraId="73AF94D9" w14:textId="77777777" w:rsidR="006B643C" w:rsidRDefault="006B643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Arial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C2FF6A" w14:textId="77777777" w:rsidR="006B643C" w:rsidRDefault="006B643C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14:paraId="5A23B54B" w14:textId="77777777" w:rsidR="006B643C" w:rsidRDefault="006B643C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14:paraId="348E2E09" w14:textId="77777777" w:rsidR="006B643C" w:rsidRDefault="006B643C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6398A0A" w14:textId="77777777"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 wp14:anchorId="22248965" wp14:editId="6EB7B58A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3A66C8EE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130C9F1" w14:textId="77777777"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9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Mq0FAI0hm+I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1&lt;/item&gt;&lt;item&gt;6801&lt;/item&gt;&lt;item&gt;6839&lt;/item&gt;&lt;item&gt;6854&lt;/item&gt;&lt;item&gt;6908&lt;/item&gt;&lt;item&gt;6930&lt;/item&gt;&lt;item&gt;6949&lt;/item&gt;&lt;item&gt;6950&lt;/item&gt;&lt;item&gt;6986&lt;/item&gt;&lt;/record-ids&gt;&lt;/item&gt;&lt;/Libraries&gt;"/>
  </w:docVars>
  <w:rsids>
    <w:rsidRoot w:val="00F45DC5"/>
    <w:rsid w:val="000013D7"/>
    <w:rsid w:val="0001213C"/>
    <w:rsid w:val="00022CBC"/>
    <w:rsid w:val="000363E2"/>
    <w:rsid w:val="00041CB4"/>
    <w:rsid w:val="00050B51"/>
    <w:rsid w:val="00063765"/>
    <w:rsid w:val="00077540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164D9"/>
    <w:rsid w:val="00120FBC"/>
    <w:rsid w:val="001274D2"/>
    <w:rsid w:val="0013252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1F0C40"/>
    <w:rsid w:val="002000FF"/>
    <w:rsid w:val="00203733"/>
    <w:rsid w:val="00223BA7"/>
    <w:rsid w:val="002265E7"/>
    <w:rsid w:val="00227445"/>
    <w:rsid w:val="00230E18"/>
    <w:rsid w:val="00247012"/>
    <w:rsid w:val="002557E8"/>
    <w:rsid w:val="00256855"/>
    <w:rsid w:val="002577E4"/>
    <w:rsid w:val="002579D6"/>
    <w:rsid w:val="00274D6E"/>
    <w:rsid w:val="00275A8E"/>
    <w:rsid w:val="002836C4"/>
    <w:rsid w:val="0028467B"/>
    <w:rsid w:val="00285955"/>
    <w:rsid w:val="00295627"/>
    <w:rsid w:val="002A2089"/>
    <w:rsid w:val="002A7209"/>
    <w:rsid w:val="002B2561"/>
    <w:rsid w:val="002B75A3"/>
    <w:rsid w:val="002B75B0"/>
    <w:rsid w:val="002C12F2"/>
    <w:rsid w:val="002C358E"/>
    <w:rsid w:val="002C37B3"/>
    <w:rsid w:val="002C783E"/>
    <w:rsid w:val="002D3B6B"/>
    <w:rsid w:val="002D5837"/>
    <w:rsid w:val="002D7AA3"/>
    <w:rsid w:val="002E76F5"/>
    <w:rsid w:val="002F4CA8"/>
    <w:rsid w:val="0030018D"/>
    <w:rsid w:val="00306E39"/>
    <w:rsid w:val="00341B9C"/>
    <w:rsid w:val="0034204F"/>
    <w:rsid w:val="00342B0A"/>
    <w:rsid w:val="0034325C"/>
    <w:rsid w:val="00344017"/>
    <w:rsid w:val="00347DE5"/>
    <w:rsid w:val="00350827"/>
    <w:rsid w:val="00350B70"/>
    <w:rsid w:val="00352804"/>
    <w:rsid w:val="00357DD7"/>
    <w:rsid w:val="00360D1C"/>
    <w:rsid w:val="00363818"/>
    <w:rsid w:val="003649B4"/>
    <w:rsid w:val="003662B3"/>
    <w:rsid w:val="00366351"/>
    <w:rsid w:val="00370837"/>
    <w:rsid w:val="003733A0"/>
    <w:rsid w:val="00386DA0"/>
    <w:rsid w:val="003901AA"/>
    <w:rsid w:val="00396A71"/>
    <w:rsid w:val="003A01E2"/>
    <w:rsid w:val="003A4127"/>
    <w:rsid w:val="003A4458"/>
    <w:rsid w:val="003A51CB"/>
    <w:rsid w:val="003B3D09"/>
    <w:rsid w:val="003B3EFD"/>
    <w:rsid w:val="003C6B50"/>
    <w:rsid w:val="003C7CC2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08D"/>
    <w:rsid w:val="00452614"/>
    <w:rsid w:val="00454567"/>
    <w:rsid w:val="0045715C"/>
    <w:rsid w:val="00462154"/>
    <w:rsid w:val="00466637"/>
    <w:rsid w:val="00466EE0"/>
    <w:rsid w:val="00473EDA"/>
    <w:rsid w:val="00474832"/>
    <w:rsid w:val="00475585"/>
    <w:rsid w:val="004768E7"/>
    <w:rsid w:val="00486E58"/>
    <w:rsid w:val="00491939"/>
    <w:rsid w:val="0049529D"/>
    <w:rsid w:val="004A135D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4E7C28"/>
    <w:rsid w:val="00513FFC"/>
    <w:rsid w:val="00527659"/>
    <w:rsid w:val="005372A5"/>
    <w:rsid w:val="00544ED1"/>
    <w:rsid w:val="00547891"/>
    <w:rsid w:val="005504AD"/>
    <w:rsid w:val="00565E87"/>
    <w:rsid w:val="00570638"/>
    <w:rsid w:val="00571B3D"/>
    <w:rsid w:val="00572B1D"/>
    <w:rsid w:val="005806E7"/>
    <w:rsid w:val="00584A70"/>
    <w:rsid w:val="005A0398"/>
    <w:rsid w:val="005C1612"/>
    <w:rsid w:val="005C25C2"/>
    <w:rsid w:val="005C3645"/>
    <w:rsid w:val="005C796C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47A8A"/>
    <w:rsid w:val="006523D5"/>
    <w:rsid w:val="00652B7F"/>
    <w:rsid w:val="006623DE"/>
    <w:rsid w:val="0066588F"/>
    <w:rsid w:val="0066776F"/>
    <w:rsid w:val="00674B92"/>
    <w:rsid w:val="00682A0C"/>
    <w:rsid w:val="00687562"/>
    <w:rsid w:val="006921D5"/>
    <w:rsid w:val="006A235A"/>
    <w:rsid w:val="006A3271"/>
    <w:rsid w:val="006B4D45"/>
    <w:rsid w:val="006B643C"/>
    <w:rsid w:val="006B6F75"/>
    <w:rsid w:val="006C2A33"/>
    <w:rsid w:val="006C2C0F"/>
    <w:rsid w:val="006D57D4"/>
    <w:rsid w:val="006E2E26"/>
    <w:rsid w:val="006F3361"/>
    <w:rsid w:val="006F5A2E"/>
    <w:rsid w:val="006F5C3C"/>
    <w:rsid w:val="006F753E"/>
    <w:rsid w:val="0072388D"/>
    <w:rsid w:val="00736B38"/>
    <w:rsid w:val="007466FD"/>
    <w:rsid w:val="00764FE0"/>
    <w:rsid w:val="00766ED8"/>
    <w:rsid w:val="00772022"/>
    <w:rsid w:val="00776B59"/>
    <w:rsid w:val="007828A1"/>
    <w:rsid w:val="0078379C"/>
    <w:rsid w:val="00783825"/>
    <w:rsid w:val="00784EA2"/>
    <w:rsid w:val="00790AD7"/>
    <w:rsid w:val="00793C1E"/>
    <w:rsid w:val="00793CCD"/>
    <w:rsid w:val="007A05AD"/>
    <w:rsid w:val="007A131F"/>
    <w:rsid w:val="007B2C8A"/>
    <w:rsid w:val="007C0041"/>
    <w:rsid w:val="007C3E48"/>
    <w:rsid w:val="007D23F5"/>
    <w:rsid w:val="007D3E21"/>
    <w:rsid w:val="007E61FD"/>
    <w:rsid w:val="007F42D0"/>
    <w:rsid w:val="00801742"/>
    <w:rsid w:val="008058F0"/>
    <w:rsid w:val="00806CED"/>
    <w:rsid w:val="00807E0F"/>
    <w:rsid w:val="00820FD1"/>
    <w:rsid w:val="008262A7"/>
    <w:rsid w:val="00834F54"/>
    <w:rsid w:val="0083705A"/>
    <w:rsid w:val="00840331"/>
    <w:rsid w:val="0084220D"/>
    <w:rsid w:val="00853ACD"/>
    <w:rsid w:val="00853D6D"/>
    <w:rsid w:val="008620FB"/>
    <w:rsid w:val="00866860"/>
    <w:rsid w:val="00871973"/>
    <w:rsid w:val="00887143"/>
    <w:rsid w:val="008949CC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3830"/>
    <w:rsid w:val="00935C57"/>
    <w:rsid w:val="00941449"/>
    <w:rsid w:val="00943558"/>
    <w:rsid w:val="00952599"/>
    <w:rsid w:val="0095359B"/>
    <w:rsid w:val="0096186D"/>
    <w:rsid w:val="00977ABB"/>
    <w:rsid w:val="009925EA"/>
    <w:rsid w:val="009A3330"/>
    <w:rsid w:val="009C7C8F"/>
    <w:rsid w:val="009D0B6E"/>
    <w:rsid w:val="009D1712"/>
    <w:rsid w:val="009F4495"/>
    <w:rsid w:val="009F681D"/>
    <w:rsid w:val="00A00D60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53F0B"/>
    <w:rsid w:val="00B637BC"/>
    <w:rsid w:val="00B64C4F"/>
    <w:rsid w:val="00B652DF"/>
    <w:rsid w:val="00B7282B"/>
    <w:rsid w:val="00B804FA"/>
    <w:rsid w:val="00B87EB0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974A5"/>
    <w:rsid w:val="00CA0563"/>
    <w:rsid w:val="00CA265C"/>
    <w:rsid w:val="00CB6428"/>
    <w:rsid w:val="00CC4E44"/>
    <w:rsid w:val="00CC57E8"/>
    <w:rsid w:val="00CC64E3"/>
    <w:rsid w:val="00CC6D3D"/>
    <w:rsid w:val="00CD1016"/>
    <w:rsid w:val="00CD1067"/>
    <w:rsid w:val="00CD55D8"/>
    <w:rsid w:val="00CD5E42"/>
    <w:rsid w:val="00CD7010"/>
    <w:rsid w:val="00CF605A"/>
    <w:rsid w:val="00D018A2"/>
    <w:rsid w:val="00D066E6"/>
    <w:rsid w:val="00D07BCA"/>
    <w:rsid w:val="00D10FDF"/>
    <w:rsid w:val="00D14DA7"/>
    <w:rsid w:val="00D2114F"/>
    <w:rsid w:val="00D23473"/>
    <w:rsid w:val="00D27D50"/>
    <w:rsid w:val="00D54073"/>
    <w:rsid w:val="00D65C51"/>
    <w:rsid w:val="00D702ED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E6410"/>
    <w:rsid w:val="00DF4AE8"/>
    <w:rsid w:val="00E23415"/>
    <w:rsid w:val="00E30A62"/>
    <w:rsid w:val="00E30B0F"/>
    <w:rsid w:val="00E355EE"/>
    <w:rsid w:val="00E42836"/>
    <w:rsid w:val="00E46B56"/>
    <w:rsid w:val="00E47C25"/>
    <w:rsid w:val="00E51253"/>
    <w:rsid w:val="00E558DB"/>
    <w:rsid w:val="00E678E8"/>
    <w:rsid w:val="00E7502E"/>
    <w:rsid w:val="00E83AAB"/>
    <w:rsid w:val="00E855B5"/>
    <w:rsid w:val="00E91FC8"/>
    <w:rsid w:val="00E94995"/>
    <w:rsid w:val="00E95EDF"/>
    <w:rsid w:val="00EA2E27"/>
    <w:rsid w:val="00EC5ED4"/>
    <w:rsid w:val="00ED2790"/>
    <w:rsid w:val="00ED352A"/>
    <w:rsid w:val="00EE1FE6"/>
    <w:rsid w:val="00EE6BCE"/>
    <w:rsid w:val="00EF0BE9"/>
    <w:rsid w:val="00EF5D71"/>
    <w:rsid w:val="00F028BB"/>
    <w:rsid w:val="00F1171D"/>
    <w:rsid w:val="00F137B5"/>
    <w:rsid w:val="00F14B10"/>
    <w:rsid w:val="00F17E0D"/>
    <w:rsid w:val="00F362A7"/>
    <w:rsid w:val="00F37AB1"/>
    <w:rsid w:val="00F45DC5"/>
    <w:rsid w:val="00F4766C"/>
    <w:rsid w:val="00F521F8"/>
    <w:rsid w:val="00F67394"/>
    <w:rsid w:val="00F73DD1"/>
    <w:rsid w:val="00F743AA"/>
    <w:rsid w:val="00F74650"/>
    <w:rsid w:val="00F82F1D"/>
    <w:rsid w:val="00F83F9B"/>
    <w:rsid w:val="00F930AE"/>
    <w:rsid w:val="00F962BF"/>
    <w:rsid w:val="00FA7B6C"/>
    <w:rsid w:val="00FC40EC"/>
    <w:rsid w:val="00FD09A4"/>
    <w:rsid w:val="00FD5375"/>
    <w:rsid w:val="00FF0D51"/>
    <w:rsid w:val="00FF1153"/>
    <w:rsid w:val="00FF1489"/>
    <w:rsid w:val="00FF6F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4A4DB2D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33B18C7-F75F-4F64-8AC7-4DDBC12ED7D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1306</TotalTime>
  <Pages>3</Pages>
  <Words>2980</Words>
  <Characters>16989</Characters>
  <Application>Microsoft Office Word</Application>
  <DocSecurity>0</DocSecurity>
  <Lines>141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99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0</cp:revision>
  <cp:lastPrinted>2019-09-24T04:19:00Z</cp:lastPrinted>
  <dcterms:created xsi:type="dcterms:W3CDTF">2019-09-24T04:05:00Z</dcterms:created>
  <dcterms:modified xsi:type="dcterms:W3CDTF">2019-10-29T13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